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3DA282" w14:textId="1DDEDE49" w:rsidR="00AD2F70" w:rsidRPr="00DB4706" w:rsidRDefault="00A65CD6" w:rsidP="00AD2F70">
      <w:pPr>
        <w:spacing w:after="0" w:line="240" w:lineRule="auto"/>
        <w:jc w:val="center"/>
        <w:rPr>
          <w:rFonts w:ascii="Times New Roman" w:hAnsi="Times New Roman"/>
          <w:b/>
          <w:u w:val="single"/>
        </w:rPr>
      </w:pPr>
      <w:r>
        <w:rPr>
          <w:rFonts w:ascii="Times New Roman" w:hAnsi="Times New Roman"/>
          <w:b/>
          <w:u w:val="single"/>
        </w:rPr>
        <w:t>INFORME</w:t>
      </w:r>
    </w:p>
    <w:p w14:paraId="53901105" w14:textId="77777777" w:rsidR="00AD2F70" w:rsidRPr="00DB4706" w:rsidRDefault="00AD2F70" w:rsidP="00AD2F70">
      <w:pPr>
        <w:spacing w:after="0" w:line="240" w:lineRule="auto"/>
        <w:jc w:val="center"/>
        <w:rPr>
          <w:rFonts w:ascii="Times New Roman" w:hAnsi="Times New Roman"/>
        </w:rPr>
      </w:pPr>
    </w:p>
    <w:p w14:paraId="58E9C4B5" w14:textId="76345421" w:rsidR="00AD2F70" w:rsidRPr="00DB4706" w:rsidRDefault="00AD2F70" w:rsidP="00AD2F70">
      <w:pPr>
        <w:pStyle w:val="Prrafodelista"/>
        <w:numPr>
          <w:ilvl w:val="0"/>
          <w:numId w:val="1"/>
        </w:numPr>
        <w:spacing w:after="0" w:line="240" w:lineRule="auto"/>
        <w:rPr>
          <w:rFonts w:ascii="Times New Roman" w:hAnsi="Times New Roman"/>
          <w:b/>
        </w:rPr>
      </w:pPr>
      <w:r w:rsidRPr="00DB4706">
        <w:rPr>
          <w:rFonts w:ascii="Times New Roman" w:hAnsi="Times New Roman"/>
          <w:b/>
        </w:rPr>
        <w:t>PORTADA</w:t>
      </w:r>
    </w:p>
    <w:p w14:paraId="02C73644" w14:textId="42CF827D" w:rsidR="00AD2F70" w:rsidRPr="00DB4706" w:rsidRDefault="00417764" w:rsidP="0003658D">
      <w:pPr>
        <w:spacing w:after="0" w:line="240" w:lineRule="auto"/>
        <w:ind w:left="4248" w:hanging="3888"/>
        <w:rPr>
          <w:rFonts w:ascii="Times New Roman" w:hAnsi="Times New Roman"/>
        </w:rPr>
      </w:pPr>
      <w:r>
        <w:rPr>
          <w:rFonts w:ascii="Times New Roman" w:hAnsi="Times New Roman"/>
        </w:rPr>
        <w:t>Tema</w:t>
      </w:r>
      <w:r w:rsidR="00AD2F70" w:rsidRPr="00DB4706">
        <w:rPr>
          <w:rFonts w:ascii="Times New Roman" w:hAnsi="Times New Roman"/>
        </w:rPr>
        <w:t xml:space="preserve">: </w:t>
      </w:r>
      <w:r w:rsidR="00AD2F70" w:rsidRPr="00DB4706">
        <w:rPr>
          <w:rFonts w:ascii="Times New Roman" w:hAnsi="Times New Roman"/>
        </w:rPr>
        <w:tab/>
      </w:r>
      <w:r w:rsidR="00CE2D97">
        <w:rPr>
          <w:rFonts w:ascii="Times New Roman" w:hAnsi="Times New Roman"/>
        </w:rPr>
        <w:t xml:space="preserve">Taller </w:t>
      </w:r>
      <w:r w:rsidR="00D33D06">
        <w:rPr>
          <w:rFonts w:ascii="Times New Roman" w:hAnsi="Times New Roman"/>
        </w:rPr>
        <w:t>Máquinas</w:t>
      </w:r>
      <w:r w:rsidR="00CE2D97">
        <w:rPr>
          <w:rFonts w:ascii="Times New Roman" w:hAnsi="Times New Roman"/>
        </w:rPr>
        <w:t xml:space="preserve"> Virtuales</w:t>
      </w:r>
    </w:p>
    <w:p w14:paraId="613F4A82" w14:textId="7147C539" w:rsidR="00AD2F70" w:rsidRPr="00DB4706" w:rsidRDefault="00AF2F1F" w:rsidP="0003522E">
      <w:pPr>
        <w:spacing w:after="0" w:line="240" w:lineRule="auto"/>
        <w:ind w:left="360"/>
        <w:rPr>
          <w:rFonts w:ascii="Times New Roman" w:hAnsi="Times New Roman"/>
        </w:rPr>
      </w:pPr>
      <w:r w:rsidRPr="00DB4706">
        <w:rPr>
          <w:rFonts w:ascii="Times New Roman" w:hAnsi="Times New Roman"/>
        </w:rPr>
        <w:t>Unidad de Organización Curricular</w:t>
      </w:r>
      <w:r w:rsidR="00AD2F70" w:rsidRPr="00DB4706">
        <w:rPr>
          <w:rFonts w:ascii="Times New Roman" w:hAnsi="Times New Roman"/>
        </w:rPr>
        <w:t>:</w:t>
      </w:r>
      <w:r w:rsidR="0003522E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ab/>
      </w:r>
      <w:sdt>
        <w:sdtPr>
          <w:rPr>
            <w:rFonts w:ascii="Times New Roman" w:hAnsi="Times New Roman"/>
            <w:bCs/>
          </w:rPr>
          <w:alias w:val="UOC"/>
          <w:tag w:val="UOC"/>
          <w:id w:val="351236873"/>
          <w:placeholder>
            <w:docPart w:val="D17D6517A6074BF4BE90F99BAD0A954B"/>
          </w:placeholder>
          <w:dropDownList>
            <w:listItem w:value="Elige un elemento."/>
            <w:listItem w:displayText="BÁSICA" w:value="BÁSICA"/>
            <w:listItem w:displayText="PROFESIONAL" w:value="PROFESIONAL"/>
          </w:dropDownList>
        </w:sdtPr>
        <w:sdtContent>
          <w:r w:rsidR="00EE4093">
            <w:rPr>
              <w:rFonts w:ascii="Times New Roman" w:hAnsi="Times New Roman"/>
              <w:bCs/>
            </w:rPr>
            <w:t>PROFESIONAL</w:t>
          </w:r>
        </w:sdtContent>
      </w:sdt>
    </w:p>
    <w:p w14:paraId="0E65E5D7" w14:textId="0B7A9775" w:rsidR="00AD2F70" w:rsidRPr="00DB4706" w:rsidRDefault="004608C3" w:rsidP="0003522E">
      <w:pPr>
        <w:spacing w:after="0" w:line="240" w:lineRule="auto"/>
        <w:ind w:left="360"/>
        <w:rPr>
          <w:rFonts w:ascii="Times New Roman" w:hAnsi="Times New Roman"/>
        </w:rPr>
      </w:pPr>
      <w:r>
        <w:rPr>
          <w:rFonts w:ascii="Times New Roman" w:hAnsi="Times New Roman"/>
        </w:rPr>
        <w:t>Nivel</w:t>
      </w:r>
      <w:r w:rsidR="00AD2F70" w:rsidRPr="00DB4706">
        <w:rPr>
          <w:rFonts w:ascii="Times New Roman" w:hAnsi="Times New Roman"/>
        </w:rPr>
        <w:t xml:space="preserve"> y </w:t>
      </w:r>
      <w:r w:rsidR="00A90C7F" w:rsidRPr="00DB4706">
        <w:rPr>
          <w:rFonts w:ascii="Times New Roman" w:hAnsi="Times New Roman"/>
        </w:rPr>
        <w:t>P</w:t>
      </w:r>
      <w:r w:rsidR="00AD2F70" w:rsidRPr="00DB4706">
        <w:rPr>
          <w:rFonts w:ascii="Times New Roman" w:hAnsi="Times New Roman"/>
        </w:rPr>
        <w:t>aralelo:</w:t>
      </w:r>
      <w:r w:rsidR="00AD2F70" w:rsidRPr="00DB4706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 w:rsidR="0003522E">
        <w:rPr>
          <w:rFonts w:ascii="Times New Roman" w:hAnsi="Times New Roman"/>
        </w:rPr>
        <w:tab/>
      </w:r>
      <w:r w:rsidR="00E956EC">
        <w:rPr>
          <w:rFonts w:ascii="Times New Roman" w:hAnsi="Times New Roman"/>
        </w:rPr>
        <w:t>5</w:t>
      </w:r>
      <w:r w:rsidR="008310AF">
        <w:rPr>
          <w:rFonts w:ascii="Times New Roman" w:hAnsi="Times New Roman"/>
        </w:rPr>
        <w:t xml:space="preserve"> </w:t>
      </w:r>
      <w:r w:rsidR="00EE4093">
        <w:rPr>
          <w:rFonts w:ascii="Times New Roman" w:hAnsi="Times New Roman"/>
        </w:rPr>
        <w:t>A</w:t>
      </w:r>
    </w:p>
    <w:p w14:paraId="53BF93DA" w14:textId="5CF71F9C" w:rsidR="00913935" w:rsidRDefault="00AD2F70" w:rsidP="0003522E">
      <w:pPr>
        <w:spacing w:after="0" w:line="240" w:lineRule="auto"/>
        <w:ind w:left="360"/>
        <w:rPr>
          <w:rFonts w:ascii="Times New Roman" w:hAnsi="Times New Roman"/>
        </w:rPr>
      </w:pPr>
      <w:r w:rsidRPr="00DB4706">
        <w:rPr>
          <w:rFonts w:ascii="Times New Roman" w:hAnsi="Times New Roman"/>
        </w:rPr>
        <w:t>Alumnos participantes:</w:t>
      </w:r>
      <w:r w:rsidRPr="00DB4706">
        <w:rPr>
          <w:rFonts w:ascii="Times New Roman" w:hAnsi="Times New Roman"/>
        </w:rPr>
        <w:tab/>
      </w:r>
      <w:r w:rsidRPr="00DB4706">
        <w:rPr>
          <w:rFonts w:ascii="Times New Roman" w:hAnsi="Times New Roman"/>
        </w:rPr>
        <w:tab/>
      </w:r>
      <w:r w:rsidR="00A65CD6">
        <w:rPr>
          <w:rFonts w:ascii="Times New Roman" w:hAnsi="Times New Roman"/>
        </w:rPr>
        <w:tab/>
      </w:r>
      <w:r w:rsidR="00913935">
        <w:rPr>
          <w:rFonts w:ascii="Times New Roman" w:hAnsi="Times New Roman"/>
        </w:rPr>
        <w:t>Analuiza Castillo Jimmy</w:t>
      </w:r>
      <w:r w:rsidR="00AD1AB0">
        <w:rPr>
          <w:rFonts w:ascii="Times New Roman" w:hAnsi="Times New Roman"/>
        </w:rPr>
        <w:t xml:space="preserve"> Sebastián</w:t>
      </w:r>
    </w:p>
    <w:p w14:paraId="09E049B4" w14:textId="01ADD17E" w:rsidR="00F350A7" w:rsidRDefault="00672CC5" w:rsidP="0003522E">
      <w:pPr>
        <w:spacing w:after="0" w:line="240" w:lineRule="auto"/>
        <w:ind w:left="360"/>
        <w:rPr>
          <w:rFonts w:ascii="Times New Roman" w:hAnsi="Times New Roman"/>
        </w:rPr>
      </w:pPr>
      <w:r>
        <w:rPr>
          <w:rFonts w:ascii="Times New Roman" w:hAnsi="Times New Roman"/>
        </w:rPr>
        <w:t>Asignatura</w:t>
      </w:r>
      <w:r w:rsidR="00AD2F70" w:rsidRPr="00DB4706">
        <w:rPr>
          <w:rFonts w:ascii="Times New Roman" w:hAnsi="Times New Roman"/>
        </w:rPr>
        <w:t>:</w:t>
      </w:r>
      <w:r w:rsidR="00AD2F70" w:rsidRPr="00DB4706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ab/>
      </w:r>
      <w:r w:rsidR="008310AF">
        <w:rPr>
          <w:rFonts w:ascii="Times New Roman" w:hAnsi="Times New Roman"/>
        </w:rPr>
        <w:tab/>
      </w:r>
      <w:r w:rsidR="0003522E">
        <w:rPr>
          <w:rFonts w:ascii="Times New Roman" w:hAnsi="Times New Roman"/>
        </w:rPr>
        <w:tab/>
      </w:r>
      <w:r w:rsidR="00913935">
        <w:rPr>
          <w:rFonts w:ascii="Times New Roman" w:hAnsi="Times New Roman"/>
        </w:rPr>
        <w:t>Sistemas de Base de Datos Distribuidos</w:t>
      </w:r>
    </w:p>
    <w:p w14:paraId="4B5AB6DC" w14:textId="55CDAECC" w:rsidR="00AD2F70" w:rsidRDefault="008310AF" w:rsidP="0003522E">
      <w:pPr>
        <w:spacing w:after="0" w:line="240" w:lineRule="auto"/>
        <w:ind w:left="360"/>
        <w:rPr>
          <w:rFonts w:ascii="Times New Roman" w:hAnsi="Times New Roman"/>
        </w:rPr>
      </w:pPr>
      <w:r w:rsidRPr="00DB4706">
        <w:rPr>
          <w:rFonts w:ascii="Times New Roman" w:hAnsi="Times New Roman"/>
        </w:rPr>
        <w:t>Docente</w:t>
      </w:r>
      <w:r>
        <w:rPr>
          <w:rFonts w:ascii="Times New Roman" w:hAnsi="Times New Roman"/>
        </w:rPr>
        <w:t>:</w:t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 w:rsidR="0003522E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 xml:space="preserve">Ing. </w:t>
      </w:r>
      <w:r w:rsidR="00913935">
        <w:rPr>
          <w:rFonts w:ascii="Times New Roman" w:hAnsi="Times New Roman"/>
        </w:rPr>
        <w:t>José Caiza</w:t>
      </w:r>
    </w:p>
    <w:p w14:paraId="335BF25F" w14:textId="77777777" w:rsidR="0064376C" w:rsidRPr="00DB4706" w:rsidRDefault="0064376C" w:rsidP="00AD2F70">
      <w:pPr>
        <w:spacing w:after="0" w:line="240" w:lineRule="auto"/>
        <w:rPr>
          <w:rFonts w:ascii="Times New Roman" w:hAnsi="Times New Roman"/>
        </w:rPr>
      </w:pPr>
    </w:p>
    <w:p w14:paraId="7225F980" w14:textId="17EF0AB9" w:rsidR="00AD2F70" w:rsidRPr="00DB4706" w:rsidRDefault="00AD2F70" w:rsidP="00AD2F70">
      <w:pPr>
        <w:pStyle w:val="Prrafodelista"/>
        <w:numPr>
          <w:ilvl w:val="0"/>
          <w:numId w:val="1"/>
        </w:numPr>
        <w:spacing w:after="0" w:line="240" w:lineRule="auto"/>
        <w:rPr>
          <w:rFonts w:ascii="Times New Roman" w:hAnsi="Times New Roman"/>
          <w:b/>
        </w:rPr>
      </w:pPr>
      <w:r w:rsidRPr="00DB4706">
        <w:rPr>
          <w:rFonts w:ascii="Times New Roman" w:hAnsi="Times New Roman"/>
          <w:b/>
        </w:rPr>
        <w:t>INFORME DE</w:t>
      </w:r>
      <w:r w:rsidR="006255B8">
        <w:rPr>
          <w:rFonts w:ascii="Times New Roman" w:hAnsi="Times New Roman"/>
          <w:b/>
        </w:rPr>
        <w:t xml:space="preserve"> </w:t>
      </w:r>
      <w:r w:rsidR="00023856">
        <w:rPr>
          <w:rFonts w:ascii="Times New Roman" w:hAnsi="Times New Roman"/>
          <w:b/>
        </w:rPr>
        <w:t>GUIA APE</w:t>
      </w:r>
    </w:p>
    <w:p w14:paraId="35E18CB3" w14:textId="77777777" w:rsidR="00AD2F70" w:rsidRPr="00DB4706" w:rsidRDefault="00AD2F70" w:rsidP="00AD2F70">
      <w:pPr>
        <w:pStyle w:val="Prrafodelista"/>
        <w:numPr>
          <w:ilvl w:val="0"/>
          <w:numId w:val="2"/>
        </w:numPr>
        <w:spacing w:after="0" w:line="240" w:lineRule="auto"/>
        <w:rPr>
          <w:rFonts w:ascii="Times New Roman" w:hAnsi="Times New Roman"/>
          <w:b/>
          <w:color w:val="FFFFFF" w:themeColor="background1"/>
          <w:sz w:val="4"/>
          <w:szCs w:val="4"/>
        </w:rPr>
      </w:pPr>
      <w:r w:rsidRPr="00DB4706">
        <w:rPr>
          <w:rFonts w:ascii="Times New Roman" w:hAnsi="Times New Roman"/>
          <w:b/>
          <w:color w:val="FFFFFF" w:themeColor="background1"/>
          <w:sz w:val="4"/>
          <w:szCs w:val="4"/>
        </w:rPr>
        <w:t>PP</w:t>
      </w:r>
    </w:p>
    <w:p w14:paraId="28DF89C4" w14:textId="77777777" w:rsidR="00AD2F70" w:rsidRPr="00DB4706" w:rsidRDefault="00AD2F70" w:rsidP="00AD2F70">
      <w:pPr>
        <w:pStyle w:val="Prrafodelista"/>
        <w:numPr>
          <w:ilvl w:val="0"/>
          <w:numId w:val="2"/>
        </w:numPr>
        <w:spacing w:after="0" w:line="240" w:lineRule="auto"/>
        <w:rPr>
          <w:rFonts w:ascii="Times New Roman" w:hAnsi="Times New Roman"/>
          <w:b/>
          <w:color w:val="FFFFFF" w:themeColor="background1"/>
          <w:sz w:val="4"/>
          <w:szCs w:val="4"/>
        </w:rPr>
      </w:pPr>
      <w:r w:rsidRPr="00DB4706">
        <w:rPr>
          <w:rFonts w:ascii="Times New Roman" w:hAnsi="Times New Roman"/>
          <w:b/>
          <w:color w:val="FFFFFF" w:themeColor="background1"/>
          <w:sz w:val="4"/>
          <w:szCs w:val="4"/>
        </w:rPr>
        <w:t>YY</w:t>
      </w:r>
    </w:p>
    <w:p w14:paraId="62BE7F1E" w14:textId="631CDB44" w:rsidR="00D0760F" w:rsidRPr="00C665B3" w:rsidRDefault="00AD2F70" w:rsidP="00C665B3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 w:rsidRPr="00DB4706">
        <w:rPr>
          <w:rFonts w:ascii="Times New Roman" w:hAnsi="Times New Roman"/>
          <w:b/>
        </w:rPr>
        <w:t>Objetivos</w:t>
      </w:r>
    </w:p>
    <w:p w14:paraId="08933E6A" w14:textId="2D2AD2AE" w:rsidR="00D0760F" w:rsidRDefault="006255B8" w:rsidP="00644294">
      <w:pPr>
        <w:pStyle w:val="Prrafodelista"/>
        <w:spacing w:after="120" w:line="240" w:lineRule="auto"/>
        <w:ind w:left="357" w:firstLine="351"/>
        <w:contextualSpacing w:val="0"/>
        <w:rPr>
          <w:rFonts w:ascii="Times New Roman" w:hAnsi="Times New Roman"/>
          <w:b/>
          <w:bCs/>
        </w:rPr>
      </w:pPr>
      <w:r w:rsidRPr="004F2F99">
        <w:rPr>
          <w:rFonts w:ascii="Times New Roman" w:hAnsi="Times New Roman"/>
          <w:b/>
          <w:bCs/>
        </w:rPr>
        <w:t>General:</w:t>
      </w:r>
    </w:p>
    <w:p w14:paraId="008B4517" w14:textId="606D17DD" w:rsidR="00644294" w:rsidRPr="00D70BBA" w:rsidRDefault="00D33D06" w:rsidP="00D70BBA">
      <w:pPr>
        <w:pStyle w:val="Prrafodelista"/>
        <w:spacing w:after="120" w:line="240" w:lineRule="auto"/>
        <w:ind w:left="703" w:firstLine="5"/>
        <w:contextualSpacing w:val="0"/>
        <w:jc w:val="both"/>
        <w:rPr>
          <w:rFonts w:ascii="Times New Roman" w:hAnsi="Times New Roman"/>
        </w:rPr>
      </w:pPr>
      <w:r w:rsidRPr="00D33D06">
        <w:rPr>
          <w:rFonts w:ascii="Times New Roman" w:hAnsi="Times New Roman"/>
        </w:rPr>
        <w:t xml:space="preserve">Implementar un entorno virtual con el sistema operativo Ubuntu 20.04.6 para la práctica de transferencia de archivos y comunicación entre máquinas, utilizando herramientas como </w:t>
      </w:r>
      <w:proofErr w:type="spellStart"/>
      <w:r w:rsidRPr="00D33D06">
        <w:rPr>
          <w:rFonts w:ascii="Times New Roman" w:hAnsi="Times New Roman"/>
        </w:rPr>
        <w:t>OpenSSH</w:t>
      </w:r>
      <w:proofErr w:type="spellEnd"/>
      <w:r w:rsidRPr="00D33D06">
        <w:rPr>
          <w:rFonts w:ascii="Times New Roman" w:hAnsi="Times New Roman"/>
        </w:rPr>
        <w:t xml:space="preserve"> Server, con el fin de afianzar los conocimientos sobre virtualización y conectividad en entornos distribuidos</w:t>
      </w:r>
      <w:r w:rsidR="007F1B15">
        <w:rPr>
          <w:rFonts w:ascii="Times New Roman" w:hAnsi="Times New Roman"/>
        </w:rPr>
        <w:t>.</w:t>
      </w:r>
    </w:p>
    <w:p w14:paraId="7185087F" w14:textId="4C3E2EB9" w:rsidR="006255B8" w:rsidRPr="004F2F99" w:rsidRDefault="006255B8" w:rsidP="00267D83">
      <w:pPr>
        <w:pStyle w:val="Prrafodelista"/>
        <w:spacing w:after="120" w:line="240" w:lineRule="auto"/>
        <w:ind w:left="357" w:firstLine="346"/>
        <w:contextualSpacing w:val="0"/>
        <w:rPr>
          <w:rFonts w:ascii="Times New Roman" w:hAnsi="Times New Roman"/>
          <w:b/>
          <w:bCs/>
        </w:rPr>
      </w:pPr>
      <w:r w:rsidRPr="004F2F99">
        <w:rPr>
          <w:rFonts w:ascii="Times New Roman" w:hAnsi="Times New Roman"/>
          <w:b/>
          <w:bCs/>
        </w:rPr>
        <w:t>Específicos:</w:t>
      </w:r>
    </w:p>
    <w:p w14:paraId="36C95DB4" w14:textId="2BA0F502" w:rsidR="00D33D06" w:rsidRDefault="00D33D06" w:rsidP="00293248">
      <w:pPr>
        <w:pStyle w:val="Prrafodelista"/>
        <w:numPr>
          <w:ilvl w:val="0"/>
          <w:numId w:val="3"/>
        </w:numPr>
        <w:spacing w:after="60" w:line="240" w:lineRule="auto"/>
        <w:ind w:left="1134" w:hanging="340"/>
        <w:contextualSpacing w:val="0"/>
        <w:rPr>
          <w:rFonts w:ascii="Times New Roman" w:hAnsi="Times New Roman"/>
        </w:rPr>
      </w:pPr>
      <w:r w:rsidRPr="00D33D06">
        <w:rPr>
          <w:rFonts w:ascii="Times New Roman" w:hAnsi="Times New Roman"/>
        </w:rPr>
        <w:t>Instalar y configurar el sistema operativo Ubuntu 20.04.6 en una máquina virtual</w:t>
      </w:r>
      <w:r>
        <w:rPr>
          <w:rFonts w:ascii="Times New Roman" w:hAnsi="Times New Roman"/>
        </w:rPr>
        <w:t>.</w:t>
      </w:r>
    </w:p>
    <w:p w14:paraId="43B4D883" w14:textId="7EDAB434" w:rsidR="00D33D06" w:rsidRDefault="00D33D06" w:rsidP="00293248">
      <w:pPr>
        <w:pStyle w:val="Prrafodelista"/>
        <w:numPr>
          <w:ilvl w:val="0"/>
          <w:numId w:val="3"/>
        </w:numPr>
        <w:spacing w:after="60" w:line="240" w:lineRule="auto"/>
        <w:ind w:left="1134" w:hanging="340"/>
        <w:contextualSpacing w:val="0"/>
        <w:rPr>
          <w:rFonts w:ascii="Times New Roman" w:hAnsi="Times New Roman"/>
        </w:rPr>
      </w:pPr>
      <w:r w:rsidRPr="00D33D06">
        <w:rPr>
          <w:rFonts w:ascii="Times New Roman" w:hAnsi="Times New Roman"/>
        </w:rPr>
        <w:t>Asignar adecuadamente los recursos de hardware (memoria, procesador y almacenamiento) para garantizar el rendimiento de la máquina virtual</w:t>
      </w:r>
      <w:r>
        <w:rPr>
          <w:rFonts w:ascii="Times New Roman" w:hAnsi="Times New Roman"/>
        </w:rPr>
        <w:t>.</w:t>
      </w:r>
    </w:p>
    <w:p w14:paraId="62253704" w14:textId="0E9C0A00" w:rsidR="00D33D06" w:rsidRDefault="00D33D06" w:rsidP="00293248">
      <w:pPr>
        <w:pStyle w:val="Prrafodelista"/>
        <w:numPr>
          <w:ilvl w:val="0"/>
          <w:numId w:val="3"/>
        </w:numPr>
        <w:spacing w:after="60" w:line="240" w:lineRule="auto"/>
        <w:ind w:left="1134" w:hanging="340"/>
        <w:contextualSpacing w:val="0"/>
        <w:rPr>
          <w:rFonts w:ascii="Times New Roman" w:hAnsi="Times New Roman"/>
        </w:rPr>
      </w:pPr>
      <w:r w:rsidRPr="00D33D06">
        <w:rPr>
          <w:rFonts w:ascii="Times New Roman" w:hAnsi="Times New Roman"/>
        </w:rPr>
        <w:t>Comprobar la conectividad entre la máquina principal y la máquina virtual mediante el uso de direcciones IP y pruebas de ping</w:t>
      </w:r>
      <w:r>
        <w:rPr>
          <w:rFonts w:ascii="Times New Roman" w:hAnsi="Times New Roman"/>
        </w:rPr>
        <w:t>.</w:t>
      </w:r>
    </w:p>
    <w:p w14:paraId="759B1F50" w14:textId="2CB253C5" w:rsidR="00D33D06" w:rsidRDefault="00D33D06" w:rsidP="00293248">
      <w:pPr>
        <w:pStyle w:val="Prrafodelista"/>
        <w:numPr>
          <w:ilvl w:val="0"/>
          <w:numId w:val="3"/>
        </w:numPr>
        <w:spacing w:after="60" w:line="240" w:lineRule="auto"/>
        <w:ind w:left="1134" w:hanging="340"/>
        <w:contextualSpacing w:val="0"/>
        <w:rPr>
          <w:rFonts w:ascii="Times New Roman" w:hAnsi="Times New Roman"/>
        </w:rPr>
      </w:pPr>
      <w:r w:rsidRPr="00D33D06">
        <w:rPr>
          <w:rFonts w:ascii="Times New Roman" w:hAnsi="Times New Roman"/>
        </w:rPr>
        <w:t xml:space="preserve">Instalar y configurar el servicio </w:t>
      </w:r>
      <w:proofErr w:type="spellStart"/>
      <w:r w:rsidRPr="00D33D06">
        <w:rPr>
          <w:rFonts w:ascii="Times New Roman" w:hAnsi="Times New Roman"/>
        </w:rPr>
        <w:t>OpenSSH</w:t>
      </w:r>
      <w:proofErr w:type="spellEnd"/>
      <w:r w:rsidRPr="00D33D06">
        <w:rPr>
          <w:rFonts w:ascii="Times New Roman" w:hAnsi="Times New Roman"/>
        </w:rPr>
        <w:t xml:space="preserve"> Server en Ubuntu para permitir la conexión remota</w:t>
      </w:r>
      <w:r>
        <w:rPr>
          <w:rFonts w:ascii="Times New Roman" w:hAnsi="Times New Roman"/>
        </w:rPr>
        <w:t>.</w:t>
      </w:r>
    </w:p>
    <w:p w14:paraId="1B1772E3" w14:textId="1541A3D4" w:rsidR="00284689" w:rsidRDefault="00D33D06" w:rsidP="00D33D06">
      <w:pPr>
        <w:pStyle w:val="Prrafodelista"/>
        <w:numPr>
          <w:ilvl w:val="0"/>
          <w:numId w:val="3"/>
        </w:numPr>
        <w:spacing w:after="60" w:line="240" w:lineRule="auto"/>
        <w:ind w:left="1134" w:hanging="340"/>
        <w:contextualSpacing w:val="0"/>
        <w:rPr>
          <w:rFonts w:ascii="Times New Roman" w:hAnsi="Times New Roman"/>
        </w:rPr>
      </w:pPr>
      <w:r w:rsidRPr="00D33D06">
        <w:rPr>
          <w:rFonts w:ascii="Times New Roman" w:hAnsi="Times New Roman"/>
        </w:rPr>
        <w:t>Realizar la transferencia de archivos entre la máquina principal y la máquina virtual, validando la correcta comunicación entre ambas</w:t>
      </w:r>
      <w:r>
        <w:rPr>
          <w:rFonts w:ascii="Times New Roman" w:hAnsi="Times New Roman"/>
        </w:rPr>
        <w:t>.</w:t>
      </w:r>
    </w:p>
    <w:p w14:paraId="5789DFD9" w14:textId="77777777" w:rsidR="00D33D06" w:rsidRPr="00D33D06" w:rsidRDefault="00D33D06" w:rsidP="00D33D06">
      <w:pPr>
        <w:pStyle w:val="Prrafodelista"/>
        <w:spacing w:after="60" w:line="240" w:lineRule="auto"/>
        <w:ind w:left="1134"/>
        <w:contextualSpacing w:val="0"/>
        <w:rPr>
          <w:rFonts w:ascii="Times New Roman" w:hAnsi="Times New Roman"/>
        </w:rPr>
      </w:pPr>
    </w:p>
    <w:p w14:paraId="75811626" w14:textId="530FB9E4" w:rsidR="005F14C9" w:rsidRPr="00D33D06" w:rsidRDefault="00531718" w:rsidP="00D33D06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Instrucciones</w:t>
      </w:r>
      <w:bookmarkStart w:id="0" w:name="_Hlk196053680"/>
    </w:p>
    <w:p w14:paraId="4EBD726F" w14:textId="294EA429" w:rsidR="00D33D06" w:rsidRDefault="00D33D06" w:rsidP="00FB0F8D">
      <w:pPr>
        <w:pStyle w:val="Prrafodelista"/>
        <w:numPr>
          <w:ilvl w:val="0"/>
          <w:numId w:val="6"/>
        </w:numPr>
        <w:spacing w:after="0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Crear una máquina virtual en el software de virtualización asignado</w:t>
      </w:r>
      <w:r>
        <w:rPr>
          <w:rFonts w:ascii="Times New Roman" w:hAnsi="Times New Roman"/>
          <w:bCs/>
        </w:rPr>
        <w:t>.</w:t>
      </w:r>
    </w:p>
    <w:p w14:paraId="19CA482C" w14:textId="38E68FDC" w:rsidR="00D33D06" w:rsidRDefault="00D33D06" w:rsidP="00FB0F8D">
      <w:pPr>
        <w:pStyle w:val="Prrafodelista"/>
        <w:numPr>
          <w:ilvl w:val="0"/>
          <w:numId w:val="6"/>
        </w:numPr>
        <w:spacing w:after="0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Seleccionar la ISO de Ubuntu 20.04.6 para instalar el sistema operativo</w:t>
      </w:r>
      <w:r>
        <w:rPr>
          <w:rFonts w:ascii="Times New Roman" w:hAnsi="Times New Roman"/>
          <w:bCs/>
        </w:rPr>
        <w:t>.</w:t>
      </w:r>
    </w:p>
    <w:p w14:paraId="5BB0B28E" w14:textId="3EEA37C7" w:rsidR="00D33D06" w:rsidRDefault="00D33D06" w:rsidP="00FB0F8D">
      <w:pPr>
        <w:pStyle w:val="Prrafodelista"/>
        <w:numPr>
          <w:ilvl w:val="0"/>
          <w:numId w:val="6"/>
        </w:numPr>
        <w:spacing w:after="0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Configurar idioma, teclado, zona horaria (Ecuador – Guayaquil), usuario y contraseña durante la instalación</w:t>
      </w:r>
      <w:r>
        <w:rPr>
          <w:rFonts w:ascii="Times New Roman" w:hAnsi="Times New Roman"/>
          <w:bCs/>
        </w:rPr>
        <w:t>.</w:t>
      </w:r>
    </w:p>
    <w:p w14:paraId="29750B32" w14:textId="711A003A" w:rsidR="00D33D06" w:rsidRDefault="00D33D06" w:rsidP="00FB0F8D">
      <w:pPr>
        <w:pStyle w:val="Prrafodelista"/>
        <w:numPr>
          <w:ilvl w:val="0"/>
          <w:numId w:val="6"/>
        </w:numPr>
        <w:spacing w:after="0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Realizar pruebas de conectividad mediante comandos ping entre ambas máquinas</w:t>
      </w:r>
      <w:r>
        <w:rPr>
          <w:rFonts w:ascii="Times New Roman" w:hAnsi="Times New Roman"/>
          <w:bCs/>
        </w:rPr>
        <w:t>.</w:t>
      </w:r>
    </w:p>
    <w:p w14:paraId="1982A04E" w14:textId="36E7AF02" w:rsidR="003F4916" w:rsidRDefault="00D33D06" w:rsidP="00D33D06">
      <w:pPr>
        <w:pStyle w:val="Prrafodelista"/>
        <w:numPr>
          <w:ilvl w:val="0"/>
          <w:numId w:val="6"/>
        </w:numPr>
        <w:spacing w:after="0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Transferir un archivo desde la máquina principal hacia la máquina virtual utilizando SSH</w:t>
      </w:r>
      <w:r>
        <w:rPr>
          <w:rFonts w:ascii="Times New Roman" w:hAnsi="Times New Roman"/>
          <w:bCs/>
        </w:rPr>
        <w:t>.</w:t>
      </w:r>
    </w:p>
    <w:p w14:paraId="1D356F81" w14:textId="77777777" w:rsidR="00D33D06" w:rsidRPr="00D33D06" w:rsidRDefault="00D33D06" w:rsidP="00D33D06">
      <w:pPr>
        <w:pStyle w:val="Prrafodelista"/>
        <w:spacing w:after="0"/>
        <w:ind w:left="1434"/>
        <w:contextualSpacing w:val="0"/>
        <w:jc w:val="both"/>
        <w:rPr>
          <w:rFonts w:ascii="Times New Roman" w:hAnsi="Times New Roman"/>
          <w:bCs/>
        </w:rPr>
      </w:pPr>
    </w:p>
    <w:p w14:paraId="2F3436D0" w14:textId="233A7207" w:rsidR="00284689" w:rsidRDefault="00284689" w:rsidP="001A6958">
      <w:pPr>
        <w:pStyle w:val="Prrafodelista"/>
        <w:numPr>
          <w:ilvl w:val="1"/>
          <w:numId w:val="2"/>
        </w:numPr>
        <w:spacing w:after="120" w:line="240" w:lineRule="auto"/>
        <w:contextualSpacing w:val="0"/>
        <w:jc w:val="both"/>
        <w:rPr>
          <w:rFonts w:ascii="Times New Roman" w:hAnsi="Times New Roman"/>
          <w:b/>
        </w:rPr>
      </w:pPr>
      <w:bookmarkStart w:id="1" w:name="_Hlk100140435"/>
      <w:bookmarkEnd w:id="0"/>
      <w:r>
        <w:rPr>
          <w:rFonts w:ascii="Times New Roman" w:hAnsi="Times New Roman"/>
          <w:b/>
        </w:rPr>
        <w:t>Listado de materiales</w:t>
      </w:r>
    </w:p>
    <w:p w14:paraId="197F25C5" w14:textId="77777777" w:rsidR="0046185F" w:rsidRDefault="0046185F" w:rsidP="0046185F">
      <w:pPr>
        <w:spacing w:after="0" w:line="240" w:lineRule="auto"/>
        <w:ind w:left="360" w:firstLine="348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Listado de equipos y materiales generales empleados en la guía práctica:</w:t>
      </w:r>
    </w:p>
    <w:p w14:paraId="3DD8A985" w14:textId="77777777" w:rsidR="0046185F" w:rsidRPr="00FC0F46" w:rsidRDefault="0046185F" w:rsidP="0046185F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Cs/>
        </w:rPr>
        <w:t>Computadora</w:t>
      </w:r>
    </w:p>
    <w:p w14:paraId="3BEC1A93" w14:textId="77777777" w:rsidR="0046185F" w:rsidRPr="00FC0F46" w:rsidRDefault="0046185F" w:rsidP="0046185F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Cs/>
        </w:rPr>
        <w:t>Diapositivas</w:t>
      </w:r>
    </w:p>
    <w:p w14:paraId="5900D17C" w14:textId="66389D88" w:rsidR="0046185F" w:rsidRPr="0046185F" w:rsidRDefault="0046185F" w:rsidP="0046185F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ascii="Times New Roman" w:hAnsi="Times New Roman"/>
          <w:b/>
        </w:rPr>
      </w:pPr>
      <w:proofErr w:type="spellStart"/>
      <w:r>
        <w:rPr>
          <w:rFonts w:ascii="Times New Roman" w:hAnsi="Times New Roman"/>
          <w:bCs/>
        </w:rPr>
        <w:t>Maquinas</w:t>
      </w:r>
      <w:proofErr w:type="spellEnd"/>
      <w:r>
        <w:rPr>
          <w:rFonts w:ascii="Times New Roman" w:hAnsi="Times New Roman"/>
          <w:bCs/>
        </w:rPr>
        <w:t xml:space="preserve"> virtuales</w:t>
      </w:r>
    </w:p>
    <w:p w14:paraId="382F219C" w14:textId="77777777" w:rsidR="00D33D06" w:rsidRDefault="00D33D06" w:rsidP="0046185F">
      <w:pPr>
        <w:spacing w:after="0" w:line="240" w:lineRule="auto"/>
        <w:jc w:val="both"/>
        <w:rPr>
          <w:rFonts w:ascii="Times New Roman" w:hAnsi="Times New Roman"/>
          <w:b/>
        </w:rPr>
      </w:pPr>
    </w:p>
    <w:p w14:paraId="584EA916" w14:textId="77777777" w:rsidR="0046185F" w:rsidRDefault="0046185F" w:rsidP="0046185F">
      <w:pPr>
        <w:spacing w:after="0" w:line="240" w:lineRule="auto"/>
        <w:ind w:left="708"/>
        <w:jc w:val="both"/>
        <w:rPr>
          <w:rFonts w:ascii="Times New Roman" w:hAnsi="Times New Roman"/>
        </w:rPr>
      </w:pPr>
      <w:r>
        <w:rPr>
          <w:rFonts w:ascii="Times New Roman" w:hAnsi="Times New Roman"/>
          <w:bCs/>
        </w:rPr>
        <w:t>TAC (</w:t>
      </w:r>
      <w:r w:rsidRPr="0080532C">
        <w:rPr>
          <w:rFonts w:ascii="Times New Roman" w:hAnsi="Times New Roman"/>
          <w:bCs/>
        </w:rPr>
        <w:t>Tecnologías para el Aprendizaje y Conocimiento</w:t>
      </w:r>
      <w:r>
        <w:rPr>
          <w:rFonts w:ascii="Times New Roman" w:hAnsi="Times New Roman"/>
        </w:rPr>
        <w:t>) empleados en la guía práctica:</w:t>
      </w:r>
    </w:p>
    <w:p w14:paraId="5CB98968" w14:textId="77777777" w:rsidR="0046185F" w:rsidRPr="00AD0236" w:rsidRDefault="00000000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-1187358853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46185F">
            <w:rPr>
              <w:rFonts w:ascii="MS Gothic" w:eastAsia="MS Gothic" w:hAnsi="MS Gothic" w:hint="eastAsia"/>
            </w:rPr>
            <w:t>☐</w:t>
          </w:r>
        </w:sdtContent>
      </w:sdt>
      <w:r w:rsidR="0046185F" w:rsidRPr="00AD0236">
        <w:rPr>
          <w:rFonts w:ascii="Times New Roman" w:hAnsi="Times New Roman"/>
        </w:rPr>
        <w:t>Plataformas educativas</w:t>
      </w:r>
    </w:p>
    <w:p w14:paraId="54D94182" w14:textId="77777777" w:rsidR="0046185F" w:rsidRPr="00AD0236" w:rsidRDefault="00000000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250631507"/>
          <w14:checkbox>
            <w14:checked w14:val="1"/>
            <w14:checkedState w14:val="2612" w14:font="MS Gothic"/>
            <w14:uncheckedState w14:val="2610" w14:font="MS Gothic"/>
          </w14:checkbox>
        </w:sdtPr>
        <w:sdtContent>
          <w:r w:rsidR="0046185F">
            <w:rPr>
              <w:rFonts w:ascii="MS Gothic" w:eastAsia="MS Gothic" w:hAnsi="MS Gothic" w:hint="eastAsia"/>
            </w:rPr>
            <w:t>☒</w:t>
          </w:r>
        </w:sdtContent>
      </w:sdt>
      <w:r w:rsidR="0046185F" w:rsidRPr="00AD0236">
        <w:rPr>
          <w:rFonts w:ascii="Times New Roman" w:hAnsi="Times New Roman"/>
        </w:rPr>
        <w:t>Simuladores y laboratorios virtuales</w:t>
      </w:r>
    </w:p>
    <w:p w14:paraId="2DB2F331" w14:textId="77777777" w:rsidR="0046185F" w:rsidRPr="00AD0236" w:rsidRDefault="00000000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-1309625230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46185F">
            <w:rPr>
              <w:rFonts w:ascii="MS Gothic" w:eastAsia="MS Gothic" w:hAnsi="MS Gothic" w:hint="eastAsia"/>
            </w:rPr>
            <w:t>☐</w:t>
          </w:r>
        </w:sdtContent>
      </w:sdt>
      <w:r w:rsidR="0046185F" w:rsidRPr="00AD0236">
        <w:rPr>
          <w:rFonts w:ascii="Times New Roman" w:hAnsi="Times New Roman"/>
        </w:rPr>
        <w:t>Aplicaciones educativas</w:t>
      </w:r>
    </w:p>
    <w:p w14:paraId="452865E8" w14:textId="5D0B4B9E" w:rsidR="0046185F" w:rsidRPr="00AD0236" w:rsidRDefault="00000000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241992770"/>
          <w14:checkbox>
            <w14:checked w14:val="1"/>
            <w14:checkedState w14:val="2612" w14:font="MS Gothic"/>
            <w14:uncheckedState w14:val="2610" w14:font="MS Gothic"/>
          </w14:checkbox>
        </w:sdtPr>
        <w:sdtContent>
          <w:r w:rsidR="0046185F">
            <w:rPr>
              <w:rFonts w:ascii="MS Gothic" w:eastAsia="MS Gothic" w:hAnsi="MS Gothic" w:hint="eastAsia"/>
            </w:rPr>
            <w:t>☒</w:t>
          </w:r>
        </w:sdtContent>
      </w:sdt>
      <w:r w:rsidR="0046185F" w:rsidRPr="00AD0236">
        <w:rPr>
          <w:rFonts w:ascii="Times New Roman" w:hAnsi="Times New Roman"/>
        </w:rPr>
        <w:t>Recursos audiovisuales</w:t>
      </w:r>
    </w:p>
    <w:p w14:paraId="39DA5D95" w14:textId="77777777" w:rsidR="0046185F" w:rsidRPr="00AD0236" w:rsidRDefault="00000000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210547709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46185F">
            <w:rPr>
              <w:rFonts w:ascii="MS Gothic" w:eastAsia="MS Gothic" w:hAnsi="MS Gothic" w:hint="eastAsia"/>
            </w:rPr>
            <w:t>☐</w:t>
          </w:r>
        </w:sdtContent>
      </w:sdt>
      <w:r w:rsidR="0046185F" w:rsidRPr="00AD0236">
        <w:rPr>
          <w:rFonts w:ascii="Times New Roman" w:hAnsi="Times New Roman"/>
        </w:rPr>
        <w:t>Gamificación</w:t>
      </w:r>
    </w:p>
    <w:p w14:paraId="4B4751C1" w14:textId="608F8C7D" w:rsidR="0046185F" w:rsidRPr="0046185F" w:rsidRDefault="00000000" w:rsidP="0046185F">
      <w:pPr>
        <w:spacing w:after="12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1670822063"/>
          <w14:checkbox>
            <w14:checked w14:val="1"/>
            <w14:checkedState w14:val="2612" w14:font="MS Gothic"/>
            <w14:uncheckedState w14:val="2610" w14:font="MS Gothic"/>
          </w14:checkbox>
        </w:sdtPr>
        <w:sdtContent>
          <w:r w:rsidR="0046185F">
            <w:rPr>
              <w:rFonts w:ascii="MS Gothic" w:eastAsia="MS Gothic" w:hAnsi="MS Gothic" w:hint="eastAsia"/>
            </w:rPr>
            <w:t>☒</w:t>
          </w:r>
        </w:sdtContent>
      </w:sdt>
      <w:r w:rsidR="0046185F" w:rsidRPr="00AD0236">
        <w:rPr>
          <w:rFonts w:ascii="Times New Roman" w:hAnsi="Times New Roman"/>
        </w:rPr>
        <w:t>Inteligencia Artificial</w:t>
      </w:r>
    </w:p>
    <w:p w14:paraId="16E14C81" w14:textId="0B64A5AB" w:rsidR="008B47F6" w:rsidRDefault="00E71161" w:rsidP="001A6958">
      <w:pPr>
        <w:pStyle w:val="Prrafodelista"/>
        <w:numPr>
          <w:ilvl w:val="1"/>
          <w:numId w:val="2"/>
        </w:numPr>
        <w:spacing w:after="120" w:line="240" w:lineRule="auto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Desarrollo de la actividad</w:t>
      </w:r>
    </w:p>
    <w:p w14:paraId="70BF54B5" w14:textId="12DCCE38" w:rsidR="00CE2D97" w:rsidRPr="00194FC2" w:rsidRDefault="00CE2D97" w:rsidP="004A6F21">
      <w:pPr>
        <w:pStyle w:val="Prrafodelista"/>
        <w:spacing w:before="360" w:after="0"/>
        <w:contextualSpacing w:val="0"/>
        <w:rPr>
          <w:rFonts w:ascii="Times New Roman" w:hAnsi="Times New Roman"/>
          <w:b/>
        </w:rPr>
      </w:pPr>
      <w:r w:rsidRPr="00194FC2">
        <w:rPr>
          <w:rFonts w:ascii="Times New Roman" w:hAnsi="Times New Roman"/>
          <w:b/>
        </w:rPr>
        <w:t>Instalación de Ubuntu</w:t>
      </w:r>
    </w:p>
    <w:p w14:paraId="1A20898B" w14:textId="355F806D" w:rsidR="00CE2D97" w:rsidRPr="00194FC2" w:rsidRDefault="00D33D06" w:rsidP="00CE2D97">
      <w:pPr>
        <w:pStyle w:val="Prrafodelista"/>
        <w:numPr>
          <w:ilvl w:val="0"/>
          <w:numId w:val="8"/>
        </w:numPr>
        <w:spacing w:after="0" w:line="360" w:lineRule="auto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US"/>
        </w:rPr>
        <w:t>Instalamos</w:t>
      </w:r>
      <w:r w:rsidR="00CE2D97" w:rsidRPr="00194FC2">
        <w:rPr>
          <w:rFonts w:ascii="Times New Roman" w:hAnsi="Times New Roman"/>
          <w:bCs/>
          <w:lang w:val="es-US"/>
        </w:rPr>
        <w:t> Ubuntu la </w:t>
      </w:r>
      <w:r w:rsidRPr="00194FC2">
        <w:rPr>
          <w:rFonts w:ascii="Times New Roman" w:hAnsi="Times New Roman"/>
          <w:bCs/>
          <w:lang w:val="es-US"/>
        </w:rPr>
        <w:t>versión</w:t>
      </w:r>
      <w:r w:rsidR="00CE2D97" w:rsidRPr="00194FC2">
        <w:rPr>
          <w:rFonts w:ascii="Times New Roman" w:hAnsi="Times New Roman"/>
          <w:bCs/>
          <w:lang w:val="es-US"/>
        </w:rPr>
        <w:t> 20.04.6</w:t>
      </w:r>
      <w:r w:rsidR="00CE2D97" w:rsidRPr="00194FC2">
        <w:rPr>
          <w:rFonts w:ascii="Times New Roman" w:hAnsi="Times New Roman"/>
          <w:bCs/>
        </w:rPr>
        <w:t> </w:t>
      </w:r>
    </w:p>
    <w:p w14:paraId="710CE515" w14:textId="17322C5F" w:rsidR="00CE2D97" w:rsidRPr="00194FC2" w:rsidRDefault="00CE2D97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US"/>
        </w:rPr>
      </w:pPr>
      <w:r w:rsidRPr="00194FC2">
        <w:rPr>
          <w:rFonts w:ascii="Times New Roman" w:hAnsi="Times New Roman"/>
          <w:bCs/>
          <w:lang w:val="es-US"/>
        </w:rPr>
        <w:t>Se procede a instalar el sistema operativo </w:t>
      </w:r>
      <w:r w:rsidRPr="00194FC2">
        <w:rPr>
          <w:rFonts w:ascii="Times New Roman" w:hAnsi="Times New Roman"/>
          <w:b/>
          <w:bCs/>
          <w:lang w:val="es-US"/>
        </w:rPr>
        <w:t>Ubuntu 20.04.6</w:t>
      </w:r>
      <w:r w:rsidRPr="00194FC2">
        <w:rPr>
          <w:rFonts w:ascii="Times New Roman" w:hAnsi="Times New Roman"/>
          <w:bCs/>
          <w:lang w:val="es-US"/>
        </w:rPr>
        <w:t> en una máquina</w:t>
      </w:r>
      <w:r w:rsidRPr="00194FC2">
        <w:rPr>
          <w:rFonts w:ascii="Times New Roman" w:hAnsi="Times New Roman"/>
          <w:bCs/>
          <w:lang w:val="es-US"/>
        </w:rPr>
        <w:t xml:space="preserve"> </w:t>
      </w:r>
      <w:r w:rsidRPr="00194FC2">
        <w:rPr>
          <w:rFonts w:ascii="Times New Roman" w:hAnsi="Times New Roman"/>
          <w:bCs/>
          <w:lang w:val="es-US"/>
        </w:rPr>
        <w:t>virtual</w:t>
      </w:r>
      <w:r w:rsidR="00980E41">
        <w:rPr>
          <w:rFonts w:ascii="Times New Roman" w:hAnsi="Times New Roman"/>
          <w:bCs/>
          <w:lang w:val="es-US"/>
        </w:rPr>
        <w:t xml:space="preserve"> como se muestra en la ilustración1</w:t>
      </w:r>
      <w:r w:rsidRPr="00194FC2">
        <w:rPr>
          <w:rFonts w:ascii="Times New Roman" w:hAnsi="Times New Roman"/>
          <w:bCs/>
          <w:lang w:val="es-US"/>
        </w:rPr>
        <w:t>.</w:t>
      </w:r>
    </w:p>
    <w:p w14:paraId="11880B47" w14:textId="77777777" w:rsidR="00980E41" w:rsidRDefault="00CE2D97" w:rsidP="00980E41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drawing>
          <wp:inline distT="0" distB="0" distL="0" distR="0" wp14:anchorId="6DF967AC" wp14:editId="71491754">
            <wp:extent cx="4554220" cy="2472582"/>
            <wp:effectExtent l="0" t="0" r="0" b="4445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9607" cy="24755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0C8D76" w14:textId="16607321" w:rsidR="00CE2D97" w:rsidRPr="00194FC2" w:rsidRDefault="00980E41" w:rsidP="00980E41">
      <w:pPr>
        <w:pStyle w:val="Descripcin"/>
        <w:jc w:val="center"/>
        <w:rPr>
          <w:rFonts w:ascii="Times New Roman" w:hAnsi="Times New Roman"/>
          <w:bCs/>
          <w:lang w:val="es-U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1</w:t>
      </w:r>
      <w:r>
        <w:fldChar w:fldCharType="end"/>
      </w:r>
      <w:r>
        <w:t xml:space="preserve"> - Ubuntu 20.04.6</w:t>
      </w:r>
    </w:p>
    <w:p w14:paraId="3375DE31" w14:textId="60A5348A" w:rsidR="00CE2D97" w:rsidRPr="00194FC2" w:rsidRDefault="00CE2D97" w:rsidP="00CE2D97">
      <w:pPr>
        <w:pStyle w:val="Prrafodelista"/>
        <w:numPr>
          <w:ilvl w:val="0"/>
          <w:numId w:val="8"/>
        </w:numPr>
        <w:spacing w:after="0" w:line="360" w:lineRule="auto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t>Asignación de recursos para la máquina virtual</w:t>
      </w:r>
      <w:r w:rsidRPr="00194FC2">
        <w:rPr>
          <w:rFonts w:ascii="Times New Roman" w:hAnsi="Times New Roman"/>
          <w:bCs/>
        </w:rPr>
        <w:t> </w:t>
      </w:r>
    </w:p>
    <w:p w14:paraId="23435A15" w14:textId="6210FBD9" w:rsidR="00CE2D97" w:rsidRPr="00194FC2" w:rsidRDefault="00CE2D97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Se asigna el </w:t>
      </w:r>
      <w:r w:rsidRPr="00194FC2">
        <w:rPr>
          <w:rFonts w:ascii="Times New Roman" w:hAnsi="Times New Roman"/>
          <w:b/>
          <w:bCs/>
          <w:lang w:val="es-ES"/>
        </w:rPr>
        <w:t>nombre</w:t>
      </w:r>
      <w:r w:rsidRPr="00194FC2">
        <w:rPr>
          <w:rFonts w:ascii="Times New Roman" w:hAnsi="Times New Roman"/>
          <w:bCs/>
          <w:lang w:val="es-ES"/>
        </w:rPr>
        <w:t> de la máquina virtual</w:t>
      </w:r>
      <w:r w:rsidR="00980E41">
        <w:rPr>
          <w:rFonts w:ascii="Times New Roman" w:hAnsi="Times New Roman"/>
          <w:bCs/>
          <w:lang w:val="es-ES"/>
        </w:rPr>
        <w:t xml:space="preserve"> como se muestra en la ilustración2</w:t>
      </w:r>
      <w:r w:rsidRPr="00194FC2">
        <w:rPr>
          <w:rFonts w:ascii="Times New Roman" w:hAnsi="Times New Roman"/>
          <w:bCs/>
          <w:lang w:val="es-ES"/>
        </w:rPr>
        <w:t>.</w:t>
      </w:r>
    </w:p>
    <w:p w14:paraId="2EB90704" w14:textId="77777777" w:rsidR="00980E41" w:rsidRDefault="00CE2D97" w:rsidP="00980E41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drawing>
          <wp:inline distT="0" distB="0" distL="0" distR="0" wp14:anchorId="16CFDA6E" wp14:editId="7E41519F">
            <wp:extent cx="4820920" cy="3280652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4006" cy="3282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45A058" w14:textId="3881F4BF" w:rsidR="00CE2D97" w:rsidRPr="00194FC2" w:rsidRDefault="00980E41" w:rsidP="00980E41">
      <w:pPr>
        <w:pStyle w:val="Descripcin"/>
        <w:jc w:val="center"/>
        <w:rPr>
          <w:rFonts w:ascii="Times New Roman" w:hAnsi="Times New Roman"/>
          <w:bCs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2</w:t>
      </w:r>
      <w:r>
        <w:fldChar w:fldCharType="end"/>
      </w:r>
      <w:r>
        <w:t xml:space="preserve"> - Nombre</w:t>
      </w:r>
    </w:p>
    <w:p w14:paraId="052524F1" w14:textId="6451DB9F" w:rsidR="00CE2D97" w:rsidRPr="00194FC2" w:rsidRDefault="00CE2D97" w:rsidP="00CE2D97">
      <w:pPr>
        <w:pStyle w:val="Prrafodelista"/>
        <w:spacing w:line="360" w:lineRule="auto"/>
        <w:ind w:left="1440"/>
        <w:rPr>
          <w:rFonts w:ascii="Times New Roman" w:hAnsi="Times New Roman"/>
          <w:b/>
          <w:bCs/>
          <w:lang w:val="es-ES"/>
        </w:rPr>
      </w:pPr>
      <w:r w:rsidRPr="00CE2D97">
        <w:rPr>
          <w:rFonts w:ascii="Times New Roman" w:hAnsi="Times New Roman"/>
          <w:bCs/>
          <w:lang w:val="es-ES"/>
        </w:rPr>
        <w:lastRenderedPageBreak/>
        <w:t>Se configura la </w:t>
      </w:r>
      <w:r w:rsidRPr="00CE2D97">
        <w:rPr>
          <w:rFonts w:ascii="Times New Roman" w:hAnsi="Times New Roman"/>
          <w:b/>
          <w:bCs/>
          <w:lang w:val="es-ES"/>
        </w:rPr>
        <w:t>memoria base</w:t>
      </w:r>
      <w:r w:rsidRPr="00CE2D97">
        <w:rPr>
          <w:rFonts w:ascii="Times New Roman" w:hAnsi="Times New Roman"/>
          <w:bCs/>
          <w:lang w:val="es-ES"/>
        </w:rPr>
        <w:t> en </w:t>
      </w:r>
      <w:r w:rsidRPr="00CE2D97">
        <w:rPr>
          <w:rFonts w:ascii="Times New Roman" w:hAnsi="Times New Roman"/>
          <w:b/>
          <w:bCs/>
          <w:lang w:val="es-ES"/>
        </w:rPr>
        <w:t>4 GB</w:t>
      </w:r>
      <w:r w:rsidRPr="00CE2D97">
        <w:rPr>
          <w:rFonts w:ascii="Times New Roman" w:hAnsi="Times New Roman"/>
          <w:bCs/>
          <w:lang w:val="es-ES"/>
        </w:rPr>
        <w:t>. Se asignan </w:t>
      </w:r>
      <w:r w:rsidRPr="00CE2D97">
        <w:rPr>
          <w:rFonts w:ascii="Times New Roman" w:hAnsi="Times New Roman"/>
          <w:b/>
          <w:bCs/>
          <w:lang w:val="es-ES"/>
        </w:rPr>
        <w:t>4 núcleos de procesador</w:t>
      </w:r>
      <w:r w:rsidR="00980E41">
        <w:rPr>
          <w:rFonts w:ascii="Times New Roman" w:hAnsi="Times New Roman"/>
          <w:b/>
          <w:bCs/>
          <w:lang w:val="es-ES"/>
        </w:rPr>
        <w:t xml:space="preserve"> </w:t>
      </w:r>
      <w:r w:rsidR="00980E41">
        <w:rPr>
          <w:rFonts w:ascii="Times New Roman" w:hAnsi="Times New Roman"/>
          <w:bCs/>
          <w:lang w:val="es-US"/>
        </w:rPr>
        <w:t>como se muestra en la ilustración</w:t>
      </w:r>
      <w:r w:rsidR="00980E41">
        <w:rPr>
          <w:rFonts w:ascii="Times New Roman" w:hAnsi="Times New Roman"/>
          <w:bCs/>
          <w:lang w:val="es-US"/>
        </w:rPr>
        <w:t>3.</w:t>
      </w:r>
    </w:p>
    <w:p w14:paraId="7D13D8CE" w14:textId="77777777" w:rsidR="00980E41" w:rsidRDefault="00CE2D97" w:rsidP="00980E41">
      <w:pPr>
        <w:pStyle w:val="Prrafodelista"/>
        <w:keepNext/>
        <w:spacing w:line="360" w:lineRule="auto"/>
        <w:ind w:left="1440"/>
        <w:jc w:val="center"/>
      </w:pPr>
      <w:r w:rsidRPr="00194FC2">
        <w:rPr>
          <w:rFonts w:ascii="Times New Roman" w:hAnsi="Times New Roman"/>
          <w:noProof/>
        </w:rPr>
        <w:drawing>
          <wp:inline distT="0" distB="0" distL="0" distR="0" wp14:anchorId="5D3C4194" wp14:editId="110BD6AA">
            <wp:extent cx="4820920" cy="3304462"/>
            <wp:effectExtent l="0" t="0" r="0" b="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3245" cy="3306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437104" w14:textId="31F9F430" w:rsidR="00CE2D97" w:rsidRPr="00CE2D97" w:rsidRDefault="00980E41" w:rsidP="00980E41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3</w:t>
      </w:r>
      <w:r>
        <w:fldChar w:fldCharType="end"/>
      </w:r>
      <w:r>
        <w:t xml:space="preserve"> - Memoria del Ubuntu</w:t>
      </w:r>
    </w:p>
    <w:p w14:paraId="5B1B47FE" w14:textId="05F1AA0F" w:rsidR="00CE2D97" w:rsidRPr="00194FC2" w:rsidRDefault="00CE2D97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Se crea un </w:t>
      </w:r>
      <w:r w:rsidRPr="00194FC2">
        <w:rPr>
          <w:rFonts w:ascii="Times New Roman" w:hAnsi="Times New Roman"/>
          <w:b/>
          <w:bCs/>
          <w:lang w:val="es-ES"/>
        </w:rPr>
        <w:t>disco duro virtual de 25 GB</w:t>
      </w:r>
      <w:r w:rsidR="00980E41">
        <w:rPr>
          <w:rFonts w:ascii="Times New Roman" w:hAnsi="Times New Roman"/>
          <w:b/>
          <w:bCs/>
          <w:lang w:val="es-ES"/>
        </w:rPr>
        <w:t xml:space="preserve"> </w:t>
      </w:r>
      <w:r w:rsidR="00980E41">
        <w:rPr>
          <w:rFonts w:ascii="Times New Roman" w:hAnsi="Times New Roman"/>
          <w:bCs/>
          <w:lang w:val="es-US"/>
        </w:rPr>
        <w:t>como se muestra en la ilustración</w:t>
      </w:r>
      <w:r w:rsidR="00980E41">
        <w:rPr>
          <w:rFonts w:ascii="Times New Roman" w:hAnsi="Times New Roman"/>
          <w:bCs/>
          <w:lang w:val="es-US"/>
        </w:rPr>
        <w:t xml:space="preserve"> 4</w:t>
      </w:r>
      <w:r w:rsidRPr="00194FC2">
        <w:rPr>
          <w:rFonts w:ascii="Times New Roman" w:hAnsi="Times New Roman"/>
          <w:b/>
          <w:bCs/>
          <w:lang w:val="es-ES"/>
        </w:rPr>
        <w:t>.</w:t>
      </w:r>
    </w:p>
    <w:p w14:paraId="5E9D0EB5" w14:textId="77777777" w:rsidR="00980E41" w:rsidRDefault="00CE2D97" w:rsidP="00980E41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drawing>
          <wp:inline distT="0" distB="0" distL="0" distR="0" wp14:anchorId="487DFB94" wp14:editId="42275D37">
            <wp:extent cx="4700994" cy="3228340"/>
            <wp:effectExtent l="0" t="0" r="4445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2580" cy="32294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14DF39" w14:textId="124A0A09" w:rsidR="00CE2D97" w:rsidRPr="00194FC2" w:rsidRDefault="00980E41" w:rsidP="00980E41">
      <w:pPr>
        <w:pStyle w:val="Descripcin"/>
        <w:jc w:val="center"/>
        <w:rPr>
          <w:rFonts w:ascii="Times New Roman" w:hAnsi="Times New Roman"/>
          <w:bCs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4</w:t>
      </w:r>
      <w:r>
        <w:fldChar w:fldCharType="end"/>
      </w:r>
      <w:r>
        <w:t xml:space="preserve"> - disco</w:t>
      </w:r>
    </w:p>
    <w:p w14:paraId="51F90773" w14:textId="5AE4B598" w:rsidR="00CE2D97" w:rsidRPr="00194FC2" w:rsidRDefault="00CE2D97" w:rsidP="00CE2D97">
      <w:pPr>
        <w:pStyle w:val="Prrafodelista"/>
        <w:numPr>
          <w:ilvl w:val="0"/>
          <w:numId w:val="8"/>
        </w:numPr>
        <w:spacing w:after="0" w:line="360" w:lineRule="auto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t>Selección de la ISO</w:t>
      </w:r>
      <w:r w:rsidRPr="00194FC2">
        <w:rPr>
          <w:rFonts w:ascii="Times New Roman" w:hAnsi="Times New Roman"/>
          <w:bCs/>
        </w:rPr>
        <w:t> </w:t>
      </w:r>
    </w:p>
    <w:p w14:paraId="7B5BF717" w14:textId="145D6288" w:rsidR="00CE2D97" w:rsidRPr="00194FC2" w:rsidRDefault="00CE2D97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Se selecciona la imagen ISO de </w:t>
      </w:r>
      <w:r w:rsidRPr="00194FC2">
        <w:rPr>
          <w:rFonts w:ascii="Times New Roman" w:hAnsi="Times New Roman"/>
          <w:b/>
          <w:bCs/>
          <w:lang w:val="es-ES"/>
        </w:rPr>
        <w:t>Ubuntu 20.04.6</w:t>
      </w:r>
      <w:r w:rsidRPr="00194FC2">
        <w:rPr>
          <w:rFonts w:ascii="Times New Roman" w:hAnsi="Times New Roman"/>
          <w:bCs/>
          <w:lang w:val="es-ES"/>
        </w:rPr>
        <w:t> para realizar la instalación</w:t>
      </w:r>
      <w:r w:rsidR="00980E41">
        <w:rPr>
          <w:rFonts w:ascii="Times New Roman" w:hAnsi="Times New Roman"/>
          <w:bCs/>
          <w:lang w:val="es-ES"/>
        </w:rPr>
        <w:t xml:space="preserve"> </w:t>
      </w:r>
      <w:r w:rsidR="00980E41">
        <w:rPr>
          <w:rFonts w:ascii="Times New Roman" w:hAnsi="Times New Roman"/>
          <w:bCs/>
          <w:lang w:val="es-US"/>
        </w:rPr>
        <w:t>como se muestra en la ilustración</w:t>
      </w:r>
      <w:r w:rsidR="00980E41">
        <w:rPr>
          <w:rFonts w:ascii="Times New Roman" w:hAnsi="Times New Roman"/>
          <w:bCs/>
          <w:lang w:val="es-US"/>
        </w:rPr>
        <w:t xml:space="preserve"> 5.</w:t>
      </w:r>
    </w:p>
    <w:p w14:paraId="3B7015B0" w14:textId="77777777" w:rsidR="00980E41" w:rsidRDefault="00CE2D97" w:rsidP="00980E41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lastRenderedPageBreak/>
        <w:drawing>
          <wp:inline distT="0" distB="0" distL="0" distR="0" wp14:anchorId="1C6A08B5" wp14:editId="6571A526">
            <wp:extent cx="4538980" cy="3150705"/>
            <wp:effectExtent l="0" t="0" r="0" b="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3840" cy="31540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EBB19F" w14:textId="47CEBCF7" w:rsidR="00CE2D97" w:rsidRPr="00194FC2" w:rsidRDefault="00980E41" w:rsidP="00980E41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5</w:t>
      </w:r>
      <w:r>
        <w:fldChar w:fldCharType="end"/>
      </w:r>
      <w:r>
        <w:t xml:space="preserve"> - </w:t>
      </w:r>
      <w:proofErr w:type="spellStart"/>
      <w:r>
        <w:t>iso</w:t>
      </w:r>
      <w:proofErr w:type="spellEnd"/>
    </w:p>
    <w:p w14:paraId="5D2D2DF8" w14:textId="4BFCDD8B" w:rsidR="00CE2D97" w:rsidRPr="00194FC2" w:rsidRDefault="00194FC2" w:rsidP="00194FC2">
      <w:pPr>
        <w:pStyle w:val="Prrafodelista"/>
        <w:numPr>
          <w:ilvl w:val="0"/>
          <w:numId w:val="8"/>
        </w:numPr>
        <w:spacing w:after="0" w:line="360" w:lineRule="auto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Configuración del sistema Ubuntu</w:t>
      </w:r>
      <w:r w:rsidRPr="00194FC2">
        <w:rPr>
          <w:rFonts w:ascii="Times New Roman" w:hAnsi="Times New Roman"/>
          <w:bCs/>
        </w:rPr>
        <w:t>.</w:t>
      </w:r>
    </w:p>
    <w:p w14:paraId="2F94EA2B" w14:textId="3CA6A823" w:rsidR="00194FC2" w:rsidRPr="00194FC2" w:rsidRDefault="00194FC2" w:rsidP="00194FC2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Se selecciona el </w:t>
      </w:r>
      <w:r w:rsidRPr="00194FC2">
        <w:rPr>
          <w:rFonts w:ascii="Times New Roman" w:hAnsi="Times New Roman"/>
          <w:b/>
          <w:bCs/>
          <w:lang w:val="es-ES"/>
        </w:rPr>
        <w:t>idioma</w:t>
      </w:r>
      <w:r w:rsidRPr="00194FC2">
        <w:rPr>
          <w:rFonts w:ascii="Times New Roman" w:hAnsi="Times New Roman"/>
          <w:bCs/>
          <w:lang w:val="es-ES"/>
        </w:rPr>
        <w:t> de instalación</w:t>
      </w:r>
      <w:r w:rsidR="006B72A4">
        <w:rPr>
          <w:rFonts w:ascii="Times New Roman" w:hAnsi="Times New Roman"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6</w:t>
      </w:r>
      <w:r w:rsidRPr="00194FC2">
        <w:rPr>
          <w:rFonts w:ascii="Times New Roman" w:hAnsi="Times New Roman"/>
          <w:bCs/>
          <w:lang w:val="es-ES"/>
        </w:rPr>
        <w:t>.</w:t>
      </w:r>
    </w:p>
    <w:p w14:paraId="63AF6A3B" w14:textId="77777777" w:rsidR="00980E41" w:rsidRDefault="00194FC2" w:rsidP="00980E41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drawing>
          <wp:inline distT="0" distB="0" distL="0" distR="0" wp14:anchorId="67116CB6" wp14:editId="1AE808AD">
            <wp:extent cx="4478020" cy="3088907"/>
            <wp:effectExtent l="0" t="0" r="0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3621" cy="3092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D1020A" w14:textId="03980255" w:rsidR="00194FC2" w:rsidRPr="00194FC2" w:rsidRDefault="00980E41" w:rsidP="00980E41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6</w:t>
      </w:r>
      <w:r>
        <w:fldChar w:fldCharType="end"/>
      </w:r>
      <w:r>
        <w:t xml:space="preserve"> - Idioma</w:t>
      </w:r>
    </w:p>
    <w:p w14:paraId="24D455C4" w14:textId="010E806A" w:rsidR="00194FC2" w:rsidRPr="00194FC2" w:rsidRDefault="00194FC2" w:rsidP="00194FC2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Se define la </w:t>
      </w:r>
      <w:r w:rsidRPr="00194FC2">
        <w:rPr>
          <w:rFonts w:ascii="Times New Roman" w:hAnsi="Times New Roman"/>
          <w:b/>
          <w:bCs/>
          <w:lang w:val="es-ES"/>
        </w:rPr>
        <w:t>disposición del teclado</w:t>
      </w:r>
      <w:r w:rsidR="006B72A4">
        <w:rPr>
          <w:rFonts w:ascii="Times New Roman" w:hAnsi="Times New Roman"/>
          <w:b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7</w:t>
      </w:r>
      <w:r w:rsidRPr="00194FC2">
        <w:rPr>
          <w:rFonts w:ascii="Times New Roman" w:hAnsi="Times New Roman"/>
          <w:b/>
          <w:bCs/>
          <w:lang w:val="es-ES"/>
        </w:rPr>
        <w:t>.</w:t>
      </w:r>
    </w:p>
    <w:p w14:paraId="2566B69A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lastRenderedPageBreak/>
        <w:drawing>
          <wp:inline distT="0" distB="0" distL="0" distR="0" wp14:anchorId="0F2C79CE" wp14:editId="15F6B703">
            <wp:extent cx="4226560" cy="2935332"/>
            <wp:effectExtent l="0" t="0" r="2540" b="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8059" cy="29363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C9AFF5" w14:textId="654D1EB6" w:rsidR="00194FC2" w:rsidRP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7</w:t>
      </w:r>
      <w:r>
        <w:fldChar w:fldCharType="end"/>
      </w:r>
      <w:r>
        <w:t xml:space="preserve"> - Teclado</w:t>
      </w:r>
    </w:p>
    <w:p w14:paraId="6FF7F299" w14:textId="3831BC05" w:rsidR="00194FC2" w:rsidRPr="00194FC2" w:rsidRDefault="00194FC2" w:rsidP="00194FC2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t>En el apartado </w:t>
      </w:r>
      <w:r w:rsidRPr="00194FC2">
        <w:rPr>
          <w:rFonts w:ascii="Times New Roman" w:hAnsi="Times New Roman"/>
          <w:bCs/>
          <w:i/>
          <w:iCs/>
          <w:lang w:val="es-ES"/>
        </w:rPr>
        <w:t>Actualizaciones y otros de software</w:t>
      </w:r>
      <w:r w:rsidRPr="00194FC2">
        <w:rPr>
          <w:rFonts w:ascii="Times New Roman" w:hAnsi="Times New Roman"/>
          <w:bCs/>
          <w:lang w:val="es-ES"/>
        </w:rPr>
        <w:t> se escoge la opción </w:t>
      </w:r>
      <w:r w:rsidRPr="00194FC2">
        <w:rPr>
          <w:rFonts w:ascii="Times New Roman" w:hAnsi="Times New Roman"/>
          <w:b/>
          <w:bCs/>
          <w:lang w:val="es-ES"/>
        </w:rPr>
        <w:t>Instalación normal</w:t>
      </w:r>
      <w:r w:rsidRPr="00194FC2">
        <w:rPr>
          <w:rFonts w:ascii="Times New Roman" w:hAnsi="Times New Roman"/>
          <w:bCs/>
          <w:lang w:val="es-ES"/>
        </w:rPr>
        <w:t>, habilitando la opción de </w:t>
      </w:r>
      <w:r w:rsidRPr="00194FC2">
        <w:rPr>
          <w:rFonts w:ascii="Times New Roman" w:hAnsi="Times New Roman"/>
          <w:b/>
          <w:bCs/>
          <w:lang w:val="es-ES"/>
        </w:rPr>
        <w:t>descargar actualizaciones al instalar Ubuntu</w:t>
      </w:r>
      <w:r w:rsidR="006B72A4">
        <w:rPr>
          <w:rFonts w:ascii="Times New Roman" w:hAnsi="Times New Roman"/>
          <w:b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8</w:t>
      </w:r>
      <w:r w:rsidRPr="00194FC2">
        <w:rPr>
          <w:rFonts w:ascii="Times New Roman" w:hAnsi="Times New Roman"/>
          <w:bCs/>
        </w:rPr>
        <w:t>.</w:t>
      </w:r>
    </w:p>
    <w:p w14:paraId="1BDABB30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  <w:jc w:val="center"/>
      </w:pPr>
      <w:r w:rsidRPr="00194FC2">
        <w:rPr>
          <w:rFonts w:ascii="Times New Roman" w:hAnsi="Times New Roman"/>
          <w:noProof/>
        </w:rPr>
        <w:drawing>
          <wp:inline distT="0" distB="0" distL="0" distR="0" wp14:anchorId="4FE45121" wp14:editId="3C0D4B1D">
            <wp:extent cx="4506595" cy="2485831"/>
            <wp:effectExtent l="0" t="0" r="8255" b="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1010" cy="24882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29C07D" w14:textId="31794315" w:rsidR="00194FC2" w:rsidRP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8</w:t>
      </w:r>
      <w:r>
        <w:fldChar w:fldCharType="end"/>
      </w:r>
      <w:r>
        <w:t xml:space="preserve"> - Instalar normal</w:t>
      </w:r>
    </w:p>
    <w:p w14:paraId="393313DE" w14:textId="11DF7DB3" w:rsidR="00CE2D97" w:rsidRPr="00194FC2" w:rsidRDefault="00194FC2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En tipo de </w:t>
      </w:r>
      <w:r w:rsidRPr="00194FC2">
        <w:rPr>
          <w:rFonts w:ascii="Times New Roman" w:hAnsi="Times New Roman"/>
          <w:bCs/>
          <w:lang w:val="es-ES"/>
        </w:rPr>
        <w:t>instalación</w:t>
      </w:r>
      <w:r w:rsidRPr="00194FC2">
        <w:rPr>
          <w:rFonts w:ascii="Times New Roman" w:hAnsi="Times New Roman"/>
          <w:bCs/>
          <w:lang w:val="es-ES"/>
        </w:rPr>
        <w:t> ponemos borrar disco e </w:t>
      </w:r>
      <w:r w:rsidRPr="00194FC2">
        <w:rPr>
          <w:rFonts w:ascii="Times New Roman" w:hAnsi="Times New Roman"/>
          <w:bCs/>
          <w:lang w:val="es-ES"/>
        </w:rPr>
        <w:t>instalar</w:t>
      </w:r>
      <w:r w:rsidRPr="00194FC2">
        <w:rPr>
          <w:rFonts w:ascii="Times New Roman" w:hAnsi="Times New Roman"/>
          <w:bCs/>
          <w:lang w:val="es-ES"/>
        </w:rPr>
        <w:t> </w:t>
      </w:r>
      <w:r w:rsidRPr="00194FC2">
        <w:rPr>
          <w:rFonts w:ascii="Times New Roman" w:hAnsi="Times New Roman"/>
          <w:bCs/>
          <w:lang w:val="es-ES"/>
        </w:rPr>
        <w:t>Ubuntu</w:t>
      </w:r>
      <w:r w:rsidR="006B72A4">
        <w:rPr>
          <w:rFonts w:ascii="Times New Roman" w:hAnsi="Times New Roman"/>
          <w:bCs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9.</w:t>
      </w:r>
    </w:p>
    <w:p w14:paraId="34E585F8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  <w:jc w:val="center"/>
      </w:pPr>
      <w:r w:rsidRPr="00194FC2">
        <w:rPr>
          <w:rFonts w:ascii="Times New Roman" w:hAnsi="Times New Roman"/>
          <w:noProof/>
        </w:rPr>
        <w:lastRenderedPageBreak/>
        <w:drawing>
          <wp:inline distT="0" distB="0" distL="0" distR="0" wp14:anchorId="51BFA16D" wp14:editId="7493D16F">
            <wp:extent cx="4468495" cy="1898945"/>
            <wp:effectExtent l="0" t="0" r="8255" b="635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2432" cy="19006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BA867E" w14:textId="623E2096" w:rsidR="00CE2D97" w:rsidRPr="00194FC2" w:rsidRDefault="006B72A4" w:rsidP="006B72A4">
      <w:pPr>
        <w:pStyle w:val="Descripcin"/>
        <w:jc w:val="center"/>
        <w:rPr>
          <w:rFonts w:ascii="Times New Roman" w:hAnsi="Times New Roman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9</w:t>
      </w:r>
      <w:r>
        <w:fldChar w:fldCharType="end"/>
      </w:r>
      <w:r>
        <w:t xml:space="preserve"> - Borrar disco</w:t>
      </w:r>
    </w:p>
    <w:p w14:paraId="74A03087" w14:textId="5F87BD97" w:rsidR="00194FC2" w:rsidRPr="00194FC2" w:rsidRDefault="00194FC2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</w:rPr>
      </w:pPr>
      <w:r w:rsidRPr="00194FC2">
        <w:rPr>
          <w:rFonts w:ascii="Times New Roman" w:hAnsi="Times New Roman"/>
          <w:lang w:val="es-ES"/>
        </w:rPr>
        <w:t>Escogemos nuestra zona horaria la cual va ser Ecuador-Guayaquil</w:t>
      </w:r>
      <w:r w:rsidRPr="00194FC2">
        <w:rPr>
          <w:rFonts w:ascii="Times New Roman" w:hAnsi="Times New Roman"/>
        </w:rPr>
        <w:t> 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0.</w:t>
      </w:r>
    </w:p>
    <w:p w14:paraId="369438C9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drawing>
          <wp:inline distT="0" distB="0" distL="0" distR="0" wp14:anchorId="4963A2BA" wp14:editId="6BEC0551">
            <wp:extent cx="4298450" cy="2936875"/>
            <wp:effectExtent l="0" t="0" r="6985" b="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1416" cy="29389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4A99A2" w14:textId="4373798E" w:rsidR="00194FC2" w:rsidRPr="00194FC2" w:rsidRDefault="006B72A4" w:rsidP="006B72A4">
      <w:pPr>
        <w:pStyle w:val="Descripcin"/>
        <w:jc w:val="center"/>
        <w:rPr>
          <w:rFonts w:ascii="Times New Roman" w:hAnsi="Times New Roman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10</w:t>
      </w:r>
      <w:r>
        <w:fldChar w:fldCharType="end"/>
      </w:r>
      <w:r>
        <w:t xml:space="preserve"> - zona horario</w:t>
      </w:r>
    </w:p>
    <w:p w14:paraId="2BE681BC" w14:textId="2BF4D26B" w:rsidR="00CE2D97" w:rsidRDefault="00194FC2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Configuramos nuestro usuario y la contraseña</w:t>
      </w:r>
      <w:r w:rsidR="006B72A4">
        <w:rPr>
          <w:rFonts w:ascii="Times New Roman" w:hAnsi="Times New Roman"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1.</w:t>
      </w:r>
    </w:p>
    <w:p w14:paraId="58FC5E71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  <w:jc w:val="center"/>
      </w:pPr>
      <w:r>
        <w:rPr>
          <w:noProof/>
        </w:rPr>
        <w:drawing>
          <wp:inline distT="0" distB="0" distL="0" distR="0" wp14:anchorId="5CD30ED3" wp14:editId="5CB79FBE">
            <wp:extent cx="4460875" cy="2104818"/>
            <wp:effectExtent l="0" t="0" r="0" b="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67783" cy="21080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10EE9F" w14:textId="32ADF0EE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11</w:t>
      </w:r>
      <w:r>
        <w:fldChar w:fldCharType="end"/>
      </w:r>
      <w:r>
        <w:t xml:space="preserve"> - Usuario y contraseña</w:t>
      </w:r>
    </w:p>
    <w:p w14:paraId="1AC5DB9F" w14:textId="086D7CA1" w:rsidR="00194FC2" w:rsidRDefault="00194FC2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lastRenderedPageBreak/>
        <w:t>Y se va a </w:t>
      </w:r>
      <w:r w:rsidRPr="00194FC2">
        <w:rPr>
          <w:rFonts w:ascii="Times New Roman" w:hAnsi="Times New Roman"/>
          <w:bCs/>
          <w:lang w:val="es-ES"/>
        </w:rPr>
        <w:t>instalar</w:t>
      </w:r>
      <w:r w:rsidRPr="00194FC2">
        <w:rPr>
          <w:rFonts w:ascii="Times New Roman" w:hAnsi="Times New Roman"/>
          <w:bCs/>
          <w:lang w:val="es-ES"/>
        </w:rPr>
        <w:t> el Ubuntu con todas las configuraciones</w:t>
      </w:r>
      <w:r w:rsidR="006B72A4">
        <w:rPr>
          <w:rFonts w:ascii="Times New Roman" w:hAnsi="Times New Roman"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2</w:t>
      </w:r>
      <w:r>
        <w:rPr>
          <w:rFonts w:ascii="Times New Roman" w:hAnsi="Times New Roman"/>
          <w:bCs/>
          <w:lang w:val="es-ES"/>
        </w:rPr>
        <w:t>.</w:t>
      </w:r>
    </w:p>
    <w:p w14:paraId="1B69EAE5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</w:pPr>
      <w:r>
        <w:rPr>
          <w:noProof/>
        </w:rPr>
        <w:drawing>
          <wp:inline distT="0" distB="0" distL="0" distR="0" wp14:anchorId="2CD042F3" wp14:editId="41387626">
            <wp:extent cx="4829925" cy="3528060"/>
            <wp:effectExtent l="0" t="0" r="8890" b="0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0617" cy="3528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8123A" w14:textId="6B15EC59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12</w:t>
      </w:r>
      <w:r>
        <w:fldChar w:fldCharType="end"/>
      </w:r>
      <w:r>
        <w:t xml:space="preserve"> - Instalación</w:t>
      </w:r>
    </w:p>
    <w:p w14:paraId="2D7A145A" w14:textId="492E4AF7" w:rsidR="00194FC2" w:rsidRPr="00194FC2" w:rsidRDefault="00194FC2" w:rsidP="00194FC2">
      <w:pPr>
        <w:pStyle w:val="Prrafodelista"/>
        <w:numPr>
          <w:ilvl w:val="0"/>
          <w:numId w:val="8"/>
        </w:numPr>
        <w:spacing w:after="0" w:line="360" w:lineRule="auto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Practica para mandar un archivo desde la maquina hasta la </w:t>
      </w:r>
      <w:r w:rsidRPr="00194FC2">
        <w:rPr>
          <w:rFonts w:ascii="Times New Roman" w:hAnsi="Times New Roman"/>
          <w:bCs/>
          <w:lang w:val="es-ES"/>
        </w:rPr>
        <w:t>máquina</w:t>
      </w:r>
      <w:r w:rsidRPr="00194FC2">
        <w:rPr>
          <w:rFonts w:ascii="Times New Roman" w:hAnsi="Times New Roman"/>
          <w:bCs/>
          <w:lang w:val="es-ES"/>
        </w:rPr>
        <w:t> virtual</w:t>
      </w:r>
      <w:r>
        <w:rPr>
          <w:rFonts w:ascii="Times New Roman" w:hAnsi="Times New Roman"/>
          <w:bCs/>
        </w:rPr>
        <w:t>.</w:t>
      </w:r>
    </w:p>
    <w:p w14:paraId="5D4596D0" w14:textId="77777777" w:rsidR="00194FC2" w:rsidRDefault="00194FC2" w:rsidP="00194FC2">
      <w:pPr>
        <w:pStyle w:val="Prrafodelista"/>
        <w:spacing w:after="0" w:line="360" w:lineRule="auto"/>
        <w:ind w:left="144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</w:rPr>
        <w:t>5.1 comprobación</w:t>
      </w:r>
      <w:r w:rsidRPr="00194FC2">
        <w:rPr>
          <w:rFonts w:ascii="Times New Roman" w:hAnsi="Times New Roman"/>
          <w:bCs/>
        </w:rPr>
        <w:t> de </w:t>
      </w:r>
      <w:proofErr w:type="spellStart"/>
      <w:r w:rsidRPr="00194FC2">
        <w:rPr>
          <w:rFonts w:ascii="Times New Roman" w:hAnsi="Times New Roman"/>
          <w:bCs/>
        </w:rPr>
        <w:t>ip</w:t>
      </w:r>
      <w:proofErr w:type="spellEnd"/>
      <w:r w:rsidRPr="00194FC2">
        <w:rPr>
          <w:rFonts w:ascii="Times New Roman" w:hAnsi="Times New Roman"/>
          <w:bCs/>
        </w:rPr>
        <w:t> y </w:t>
      </w:r>
      <w:r w:rsidRPr="00194FC2">
        <w:rPr>
          <w:rFonts w:ascii="Times New Roman" w:hAnsi="Times New Roman"/>
          <w:bCs/>
        </w:rPr>
        <w:t>conectividad</w:t>
      </w:r>
      <w:r w:rsidRPr="00194FC2">
        <w:rPr>
          <w:rFonts w:ascii="Times New Roman" w:hAnsi="Times New Roman"/>
          <w:bCs/>
        </w:rPr>
        <w:t> entre las maquinas</w:t>
      </w:r>
    </w:p>
    <w:p w14:paraId="01BA6A2B" w14:textId="3C71A571" w:rsidR="00194FC2" w:rsidRPr="00194FC2" w:rsidRDefault="00194FC2" w:rsidP="00194FC2">
      <w:pPr>
        <w:pStyle w:val="Prrafodelista"/>
        <w:spacing w:after="0" w:line="360" w:lineRule="auto"/>
        <w:ind w:left="1701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</w:rPr>
        <w:t>Comprobamos cual es la </w:t>
      </w:r>
      <w:proofErr w:type="spellStart"/>
      <w:r w:rsidRPr="00194FC2">
        <w:rPr>
          <w:rFonts w:ascii="Times New Roman" w:hAnsi="Times New Roman"/>
          <w:bCs/>
        </w:rPr>
        <w:t>ip</w:t>
      </w:r>
      <w:proofErr w:type="spellEnd"/>
      <w:r w:rsidRPr="00194FC2">
        <w:rPr>
          <w:rFonts w:ascii="Times New Roman" w:hAnsi="Times New Roman"/>
          <w:bCs/>
        </w:rPr>
        <w:t> de nuestra maquina</w:t>
      </w:r>
      <w:r w:rsidR="006B72A4">
        <w:rPr>
          <w:rFonts w:ascii="Times New Roman" w:hAnsi="Times New Roman"/>
          <w:bCs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3.</w:t>
      </w:r>
    </w:p>
    <w:p w14:paraId="3608F1D2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</w:pPr>
      <w:r>
        <w:rPr>
          <w:noProof/>
        </w:rPr>
        <w:drawing>
          <wp:inline distT="0" distB="0" distL="0" distR="0" wp14:anchorId="680ADB6A" wp14:editId="6EF9DA02">
            <wp:extent cx="4200764" cy="3200400"/>
            <wp:effectExtent l="0" t="0" r="9525" b="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3022" cy="3202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4D8EF9" w14:textId="2B64ED29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13</w:t>
      </w:r>
      <w:r>
        <w:fldChar w:fldCharType="end"/>
      </w:r>
      <w:r>
        <w:t xml:space="preserve"> - ping</w:t>
      </w:r>
    </w:p>
    <w:p w14:paraId="519168D6" w14:textId="69EF5CF6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US"/>
        </w:rPr>
        <w:lastRenderedPageBreak/>
        <w:t>Comprobamos cual es la </w:t>
      </w:r>
      <w:proofErr w:type="spellStart"/>
      <w:r w:rsidRPr="00194FC2">
        <w:rPr>
          <w:rFonts w:ascii="Times New Roman" w:hAnsi="Times New Roman"/>
          <w:bCs/>
          <w:lang w:val="es-US"/>
        </w:rPr>
        <w:t>ip</w:t>
      </w:r>
      <w:proofErr w:type="spellEnd"/>
      <w:r w:rsidRPr="00194FC2">
        <w:rPr>
          <w:rFonts w:ascii="Times New Roman" w:hAnsi="Times New Roman"/>
          <w:bCs/>
          <w:lang w:val="es-US"/>
        </w:rPr>
        <w:t> de mi </w:t>
      </w:r>
      <w:r w:rsidRPr="00194FC2">
        <w:rPr>
          <w:rFonts w:ascii="Times New Roman" w:hAnsi="Times New Roman"/>
          <w:bCs/>
          <w:lang w:val="es-US"/>
        </w:rPr>
        <w:t>máquina</w:t>
      </w:r>
      <w:r w:rsidRPr="00194FC2">
        <w:rPr>
          <w:rFonts w:ascii="Times New Roman" w:hAnsi="Times New Roman"/>
          <w:bCs/>
          <w:lang w:val="es-US"/>
        </w:rPr>
        <w:t> virtual (UBUNTU)</w:t>
      </w:r>
      <w:r w:rsidRPr="00194FC2">
        <w:rPr>
          <w:rFonts w:ascii="Times New Roman" w:hAnsi="Times New Roman"/>
          <w:bCs/>
        </w:rPr>
        <w:t> 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4.</w:t>
      </w:r>
    </w:p>
    <w:p w14:paraId="55632DE6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  <w:jc w:val="center"/>
      </w:pPr>
      <w:r>
        <w:rPr>
          <w:noProof/>
        </w:rPr>
        <w:drawing>
          <wp:inline distT="0" distB="0" distL="0" distR="0" wp14:anchorId="6EF66178" wp14:editId="201241A0">
            <wp:extent cx="3721735" cy="1541372"/>
            <wp:effectExtent l="0" t="0" r="0" b="1905"/>
            <wp:docPr id="25" name="Imagen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26459" cy="15433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100B51" w14:textId="433EB44D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14</w:t>
      </w:r>
      <w:r>
        <w:fldChar w:fldCharType="end"/>
      </w:r>
      <w:r>
        <w:t xml:space="preserve"> - </w:t>
      </w:r>
      <w:proofErr w:type="spellStart"/>
      <w:r>
        <w:t>ip</w:t>
      </w:r>
      <w:proofErr w:type="spellEnd"/>
      <w:r>
        <w:t xml:space="preserve"> de mi máquina virtual</w:t>
      </w:r>
    </w:p>
    <w:p w14:paraId="1073E7C0" w14:textId="49DE4389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 xml:space="preserve">Hacemos pin desde mi maquina principal a la </w:t>
      </w:r>
      <w:proofErr w:type="spellStart"/>
      <w:r w:rsidRPr="00194FC2">
        <w:rPr>
          <w:rFonts w:ascii="Times New Roman" w:hAnsi="Times New Roman"/>
          <w:bCs/>
          <w:lang w:val="es-ES"/>
        </w:rPr>
        <w:t>ip</w:t>
      </w:r>
      <w:proofErr w:type="spellEnd"/>
      <w:r w:rsidRPr="00194FC2">
        <w:rPr>
          <w:rFonts w:ascii="Times New Roman" w:hAnsi="Times New Roman"/>
          <w:bCs/>
          <w:lang w:val="es-ES"/>
        </w:rPr>
        <w:t xml:space="preserve"> de mi </w:t>
      </w:r>
      <w:r w:rsidR="00D33D06" w:rsidRPr="00194FC2">
        <w:rPr>
          <w:rFonts w:ascii="Times New Roman" w:hAnsi="Times New Roman"/>
          <w:bCs/>
          <w:lang w:val="es-ES"/>
        </w:rPr>
        <w:t>máquina</w:t>
      </w:r>
      <w:r w:rsidRPr="00194FC2">
        <w:rPr>
          <w:rFonts w:ascii="Times New Roman" w:hAnsi="Times New Roman"/>
          <w:bCs/>
          <w:lang w:val="es-ES"/>
        </w:rPr>
        <w:t xml:space="preserve"> </w:t>
      </w:r>
      <w:r w:rsidR="00D33D06" w:rsidRPr="00194FC2">
        <w:rPr>
          <w:rFonts w:ascii="Times New Roman" w:hAnsi="Times New Roman"/>
          <w:bCs/>
          <w:lang w:val="es-ES"/>
        </w:rPr>
        <w:t>virtual (</w:t>
      </w:r>
      <w:r w:rsidRPr="00194FC2">
        <w:rPr>
          <w:rFonts w:ascii="Times New Roman" w:hAnsi="Times New Roman"/>
          <w:bCs/>
          <w:lang w:val="es-ES"/>
        </w:rPr>
        <w:t>UBUNTU)</w:t>
      </w:r>
      <w:r w:rsidR="006B72A4">
        <w:rPr>
          <w:rFonts w:ascii="Times New Roman" w:hAnsi="Times New Roman"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5.</w:t>
      </w:r>
    </w:p>
    <w:p w14:paraId="4E59C4A0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</w:pPr>
      <w:r>
        <w:rPr>
          <w:noProof/>
        </w:rPr>
        <w:drawing>
          <wp:inline distT="0" distB="0" distL="0" distR="0" wp14:anchorId="39F57D07" wp14:editId="06D20689">
            <wp:extent cx="4359590" cy="2094230"/>
            <wp:effectExtent l="0" t="0" r="3175" b="1270"/>
            <wp:docPr id="26" name="Imagen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3231" cy="20959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560D28" w14:textId="2F28E523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15</w:t>
      </w:r>
      <w:r>
        <w:fldChar w:fldCharType="end"/>
      </w:r>
      <w:r>
        <w:t xml:space="preserve"> - máquina principal</w:t>
      </w:r>
    </w:p>
    <w:p w14:paraId="469E9A50" w14:textId="2DE66C25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US"/>
        </w:rPr>
        <w:t>Hacemos pin desde mi </w:t>
      </w:r>
      <w:r w:rsidRPr="00194FC2">
        <w:rPr>
          <w:rFonts w:ascii="Times New Roman" w:hAnsi="Times New Roman"/>
          <w:bCs/>
          <w:lang w:val="es-US"/>
        </w:rPr>
        <w:t>máquina</w:t>
      </w:r>
      <w:r w:rsidRPr="00194FC2">
        <w:rPr>
          <w:rFonts w:ascii="Times New Roman" w:hAnsi="Times New Roman"/>
          <w:bCs/>
          <w:lang w:val="es-US"/>
        </w:rPr>
        <w:t> virtual a la </w:t>
      </w:r>
      <w:proofErr w:type="spellStart"/>
      <w:r w:rsidRPr="00194FC2">
        <w:rPr>
          <w:rFonts w:ascii="Times New Roman" w:hAnsi="Times New Roman"/>
          <w:bCs/>
          <w:lang w:val="es-US"/>
        </w:rPr>
        <w:t>ip</w:t>
      </w:r>
      <w:proofErr w:type="spellEnd"/>
      <w:r w:rsidRPr="00194FC2">
        <w:rPr>
          <w:rFonts w:ascii="Times New Roman" w:hAnsi="Times New Roman"/>
          <w:bCs/>
          <w:lang w:val="es-US"/>
        </w:rPr>
        <w:t xml:space="preserve"> de la </w:t>
      </w:r>
      <w:r w:rsidR="006B72A4" w:rsidRPr="00194FC2">
        <w:rPr>
          <w:rFonts w:ascii="Times New Roman" w:hAnsi="Times New Roman"/>
          <w:bCs/>
          <w:lang w:val="es-US"/>
        </w:rPr>
        <w:t>máquina</w:t>
      </w:r>
      <w:r w:rsidRPr="00194FC2">
        <w:rPr>
          <w:rFonts w:ascii="Times New Roman" w:hAnsi="Times New Roman"/>
          <w:bCs/>
          <w:lang w:val="es-US"/>
        </w:rPr>
        <w:t xml:space="preserve"> principal</w:t>
      </w:r>
      <w:r w:rsidRPr="00194FC2">
        <w:rPr>
          <w:rFonts w:ascii="Times New Roman" w:hAnsi="Times New Roman"/>
          <w:bCs/>
        </w:rPr>
        <w:t> 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6.</w:t>
      </w:r>
    </w:p>
    <w:p w14:paraId="42F31BFB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  <w:jc w:val="center"/>
      </w:pPr>
      <w:r>
        <w:rPr>
          <w:noProof/>
        </w:rPr>
        <w:drawing>
          <wp:inline distT="0" distB="0" distL="0" distR="0" wp14:anchorId="679D7534" wp14:editId="75512241">
            <wp:extent cx="4498975" cy="1801842"/>
            <wp:effectExtent l="0" t="0" r="0" b="8255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2691" cy="1803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4F32D7" w14:textId="4FBCFA10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16</w:t>
      </w:r>
      <w:r>
        <w:fldChar w:fldCharType="end"/>
      </w:r>
    </w:p>
    <w:p w14:paraId="23AC915E" w14:textId="58881489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t>5.2) </w:t>
      </w:r>
      <w:r w:rsidR="00D33D06" w:rsidRPr="00194FC2">
        <w:rPr>
          <w:rFonts w:ascii="Times New Roman" w:hAnsi="Times New Roman"/>
          <w:bCs/>
          <w:lang w:val="es-ES"/>
        </w:rPr>
        <w:t>instalación</w:t>
      </w:r>
      <w:r w:rsidRPr="00194FC2">
        <w:rPr>
          <w:rFonts w:ascii="Times New Roman" w:hAnsi="Times New Roman"/>
          <w:bCs/>
          <w:lang w:val="es-ES"/>
        </w:rPr>
        <w:t> del </w:t>
      </w:r>
      <w:proofErr w:type="spellStart"/>
      <w:r w:rsidRPr="00194FC2">
        <w:rPr>
          <w:rFonts w:ascii="Times New Roman" w:hAnsi="Times New Roman"/>
          <w:bCs/>
          <w:lang w:val="es-ES"/>
        </w:rPr>
        <w:t>OpenSSH</w:t>
      </w:r>
      <w:proofErr w:type="spellEnd"/>
      <w:r w:rsidRPr="00194FC2">
        <w:rPr>
          <w:rFonts w:ascii="Times New Roman" w:hAnsi="Times New Roman"/>
          <w:bCs/>
          <w:lang w:val="es-ES"/>
        </w:rPr>
        <w:t> Server </w:t>
      </w:r>
      <w:r w:rsidRPr="00194FC2">
        <w:rPr>
          <w:rFonts w:ascii="Times New Roman" w:hAnsi="Times New Roman"/>
          <w:bCs/>
        </w:rPr>
        <w:t> </w:t>
      </w:r>
    </w:p>
    <w:p w14:paraId="5C073205" w14:textId="029A54FD" w:rsidR="00194FC2" w:rsidRPr="00194FC2" w:rsidRDefault="00194FC2" w:rsidP="00194FC2">
      <w:pPr>
        <w:pStyle w:val="Prrafodelista"/>
        <w:spacing w:after="0" w:line="360" w:lineRule="auto"/>
        <w:ind w:left="2127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 xml:space="preserve">En nuestra </w:t>
      </w:r>
      <w:r w:rsidR="00D33D06" w:rsidRPr="00194FC2">
        <w:rPr>
          <w:rFonts w:ascii="Times New Roman" w:hAnsi="Times New Roman"/>
          <w:bCs/>
          <w:lang w:val="es-ES"/>
        </w:rPr>
        <w:t>máquina</w:t>
      </w:r>
      <w:r w:rsidRPr="00194FC2">
        <w:rPr>
          <w:rFonts w:ascii="Times New Roman" w:hAnsi="Times New Roman"/>
          <w:bCs/>
          <w:lang w:val="es-ES"/>
        </w:rPr>
        <w:t xml:space="preserve"> virtual (Ubuntu) </w:t>
      </w:r>
      <w:r w:rsidR="00D33D06" w:rsidRPr="00194FC2">
        <w:rPr>
          <w:rFonts w:ascii="Times New Roman" w:hAnsi="Times New Roman"/>
          <w:bCs/>
          <w:lang w:val="es-ES"/>
        </w:rPr>
        <w:t>instalamos</w:t>
      </w:r>
      <w:r w:rsidRPr="00194FC2">
        <w:rPr>
          <w:rFonts w:ascii="Times New Roman" w:hAnsi="Times New Roman"/>
          <w:bCs/>
          <w:lang w:val="es-ES"/>
        </w:rPr>
        <w:t xml:space="preserve"> el paquete de </w:t>
      </w:r>
      <w:proofErr w:type="spellStart"/>
      <w:r w:rsidRPr="00194FC2">
        <w:rPr>
          <w:rFonts w:ascii="Times New Roman" w:hAnsi="Times New Roman"/>
          <w:bCs/>
          <w:lang w:val="es-ES"/>
        </w:rPr>
        <w:t>OpenSSH</w:t>
      </w:r>
      <w:proofErr w:type="spellEnd"/>
      <w:r w:rsidRPr="00194FC2">
        <w:rPr>
          <w:rFonts w:ascii="Times New Roman" w:hAnsi="Times New Roman"/>
          <w:bCs/>
          <w:lang w:val="es-ES"/>
        </w:rPr>
        <w:t xml:space="preserve"> Server </w:t>
      </w:r>
    </w:p>
    <w:p w14:paraId="5461D9A0" w14:textId="560C52D5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lastRenderedPageBreak/>
        <w:t xml:space="preserve">Primero hacemos una </w:t>
      </w:r>
      <w:r w:rsidR="00D33D06" w:rsidRPr="00194FC2">
        <w:rPr>
          <w:rFonts w:ascii="Times New Roman" w:hAnsi="Times New Roman"/>
          <w:bCs/>
          <w:lang w:val="es-ES"/>
        </w:rPr>
        <w:t>actualización</w:t>
      </w:r>
      <w:r w:rsidRPr="00194FC2">
        <w:rPr>
          <w:rFonts w:ascii="Times New Roman" w:hAnsi="Times New Roman"/>
          <w:bCs/>
          <w:lang w:val="es-ES"/>
        </w:rPr>
        <w:t xml:space="preserve"> con: sudo </w:t>
      </w:r>
      <w:proofErr w:type="spellStart"/>
      <w:r w:rsidRPr="00194FC2">
        <w:rPr>
          <w:rFonts w:ascii="Times New Roman" w:hAnsi="Times New Roman"/>
          <w:bCs/>
          <w:lang w:val="es-ES"/>
        </w:rPr>
        <w:t>apt</w:t>
      </w:r>
      <w:proofErr w:type="spellEnd"/>
      <w:r w:rsidRPr="00194FC2">
        <w:rPr>
          <w:rFonts w:ascii="Times New Roman" w:hAnsi="Times New Roman"/>
          <w:bCs/>
          <w:lang w:val="es-ES"/>
        </w:rPr>
        <w:t xml:space="preserve"> </w:t>
      </w:r>
      <w:proofErr w:type="spellStart"/>
      <w:r w:rsidRPr="00194FC2">
        <w:rPr>
          <w:rFonts w:ascii="Times New Roman" w:hAnsi="Times New Roman"/>
          <w:bCs/>
          <w:lang w:val="es-ES"/>
        </w:rPr>
        <w:t>update</w:t>
      </w:r>
      <w:proofErr w:type="spellEnd"/>
      <w:r w:rsidR="006B72A4">
        <w:rPr>
          <w:rFonts w:ascii="Times New Roman" w:hAnsi="Times New Roman"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7.</w:t>
      </w:r>
    </w:p>
    <w:p w14:paraId="56E4B7BE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</w:pPr>
      <w:r>
        <w:rPr>
          <w:noProof/>
        </w:rPr>
        <w:drawing>
          <wp:inline distT="0" distB="0" distL="0" distR="0" wp14:anchorId="7F594FE9" wp14:editId="509BC73E">
            <wp:extent cx="3957955" cy="1738276"/>
            <wp:effectExtent l="0" t="0" r="4445" b="0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4063" cy="17409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B93157" w14:textId="63AE7A17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17</w:t>
      </w:r>
      <w:r>
        <w:fldChar w:fldCharType="end"/>
      </w:r>
    </w:p>
    <w:p w14:paraId="035E75F1" w14:textId="61509BC6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 xml:space="preserve">Para </w:t>
      </w:r>
      <w:r w:rsidR="00D33D06" w:rsidRPr="00194FC2">
        <w:rPr>
          <w:rFonts w:ascii="Times New Roman" w:hAnsi="Times New Roman"/>
          <w:bCs/>
          <w:lang w:val="es-ES"/>
        </w:rPr>
        <w:t>instalar</w:t>
      </w:r>
      <w:r w:rsidRPr="00194FC2">
        <w:rPr>
          <w:rFonts w:ascii="Times New Roman" w:hAnsi="Times New Roman"/>
          <w:bCs/>
          <w:lang w:val="es-ES"/>
        </w:rPr>
        <w:t xml:space="preserve"> el </w:t>
      </w:r>
      <w:proofErr w:type="spellStart"/>
      <w:r w:rsidRPr="00194FC2">
        <w:rPr>
          <w:rFonts w:ascii="Times New Roman" w:hAnsi="Times New Roman"/>
          <w:bCs/>
          <w:lang w:val="es-ES"/>
        </w:rPr>
        <w:t>OpenSSH</w:t>
      </w:r>
      <w:proofErr w:type="spellEnd"/>
      <w:r w:rsidRPr="00194FC2">
        <w:rPr>
          <w:rFonts w:ascii="Times New Roman" w:hAnsi="Times New Roman"/>
          <w:bCs/>
          <w:lang w:val="es-ES"/>
        </w:rPr>
        <w:t xml:space="preserve"> es con el siguiente comando : sudo </w:t>
      </w:r>
      <w:proofErr w:type="spellStart"/>
      <w:r w:rsidRPr="00194FC2">
        <w:rPr>
          <w:rFonts w:ascii="Times New Roman" w:hAnsi="Times New Roman"/>
          <w:bCs/>
          <w:lang w:val="es-ES"/>
        </w:rPr>
        <w:t>apt</w:t>
      </w:r>
      <w:proofErr w:type="spellEnd"/>
      <w:r w:rsidRPr="00194FC2">
        <w:rPr>
          <w:rFonts w:ascii="Times New Roman" w:hAnsi="Times New Roman"/>
          <w:bCs/>
          <w:lang w:val="es-ES"/>
        </w:rPr>
        <w:t xml:space="preserve"> </w:t>
      </w:r>
      <w:proofErr w:type="spellStart"/>
      <w:r w:rsidRPr="00194FC2">
        <w:rPr>
          <w:rFonts w:ascii="Times New Roman" w:hAnsi="Times New Roman"/>
          <w:bCs/>
          <w:lang w:val="es-ES"/>
        </w:rPr>
        <w:t>install</w:t>
      </w:r>
      <w:proofErr w:type="spellEnd"/>
      <w:r w:rsidRPr="00194FC2">
        <w:rPr>
          <w:rFonts w:ascii="Times New Roman" w:hAnsi="Times New Roman"/>
          <w:bCs/>
          <w:lang w:val="es-ES"/>
        </w:rPr>
        <w:t xml:space="preserve"> </w:t>
      </w:r>
      <w:proofErr w:type="spellStart"/>
      <w:r w:rsidRPr="00194FC2">
        <w:rPr>
          <w:rFonts w:ascii="Times New Roman" w:hAnsi="Times New Roman"/>
          <w:bCs/>
          <w:lang w:val="es-ES"/>
        </w:rPr>
        <w:t>openssh</w:t>
      </w:r>
      <w:proofErr w:type="spellEnd"/>
      <w:r w:rsidRPr="00194FC2">
        <w:rPr>
          <w:rFonts w:ascii="Times New Roman" w:hAnsi="Times New Roman"/>
          <w:bCs/>
          <w:lang w:val="es-ES"/>
        </w:rPr>
        <w:t>-server –y</w:t>
      </w:r>
      <w:r w:rsidR="006B72A4">
        <w:rPr>
          <w:rFonts w:ascii="Times New Roman" w:hAnsi="Times New Roman"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8.</w:t>
      </w:r>
    </w:p>
    <w:p w14:paraId="13895A00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</w:pPr>
      <w:r>
        <w:rPr>
          <w:noProof/>
        </w:rPr>
        <w:drawing>
          <wp:inline distT="0" distB="0" distL="0" distR="0" wp14:anchorId="7F451A11" wp14:editId="6D73D782">
            <wp:extent cx="4422775" cy="2020417"/>
            <wp:effectExtent l="0" t="0" r="0" b="0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5532" cy="2021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CBE091" w14:textId="36142BA6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18</w:t>
      </w:r>
      <w:r>
        <w:fldChar w:fldCharType="end"/>
      </w:r>
    </w:p>
    <w:p w14:paraId="26763029" w14:textId="2E347C86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t>Iniciamos y habilitamos el servicio SSH</w:t>
      </w:r>
      <w:r w:rsidRPr="00194FC2">
        <w:rPr>
          <w:rFonts w:ascii="Times New Roman" w:hAnsi="Times New Roman"/>
          <w:bCs/>
        </w:rPr>
        <w:t> 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9. </w:t>
      </w:r>
    </w:p>
    <w:p w14:paraId="5F801652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  <w:jc w:val="center"/>
      </w:pPr>
      <w:r>
        <w:rPr>
          <w:noProof/>
        </w:rPr>
        <w:drawing>
          <wp:inline distT="0" distB="0" distL="0" distR="0" wp14:anchorId="27131934" wp14:editId="679F1AB0">
            <wp:extent cx="4285615" cy="651449"/>
            <wp:effectExtent l="0" t="0" r="635" b="0"/>
            <wp:docPr id="30" name="Imagen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5373" cy="6529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DBC76D" w14:textId="1B209959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19</w:t>
      </w:r>
      <w:r>
        <w:fldChar w:fldCharType="end"/>
      </w:r>
    </w:p>
    <w:p w14:paraId="04FA8C14" w14:textId="362B0875" w:rsidR="00194FC2" w:rsidRPr="00194FC2" w:rsidRDefault="00194FC2" w:rsidP="00194FC2">
      <w:pPr>
        <w:pStyle w:val="Prrafodelista"/>
        <w:numPr>
          <w:ilvl w:val="0"/>
          <w:numId w:val="8"/>
        </w:numPr>
        <w:spacing w:after="0" w:line="360" w:lineRule="auto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Pasar un archivo de una maquina a la otra</w:t>
      </w:r>
      <w:r w:rsidRPr="00194FC2">
        <w:rPr>
          <w:rFonts w:ascii="Times New Roman" w:hAnsi="Times New Roman"/>
          <w:bCs/>
        </w:rPr>
        <w:t> </w:t>
      </w:r>
    </w:p>
    <w:p w14:paraId="43EB8FC4" w14:textId="435348E7" w:rsidR="00194FC2" w:rsidRDefault="00194FC2" w:rsidP="00194FC2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t xml:space="preserve">Primero vamos a pasar un archivo desde la </w:t>
      </w:r>
      <w:r w:rsidR="006B72A4" w:rsidRPr="00194FC2">
        <w:rPr>
          <w:rFonts w:ascii="Times New Roman" w:hAnsi="Times New Roman"/>
          <w:bCs/>
          <w:lang w:val="es-ES"/>
        </w:rPr>
        <w:t>máquina</w:t>
      </w:r>
      <w:r w:rsidRPr="00194FC2">
        <w:rPr>
          <w:rFonts w:ascii="Times New Roman" w:hAnsi="Times New Roman"/>
          <w:bCs/>
          <w:lang w:val="es-ES"/>
        </w:rPr>
        <w:t xml:space="preserve"> principal a la </w:t>
      </w:r>
      <w:r w:rsidRPr="00194FC2">
        <w:rPr>
          <w:rFonts w:ascii="Times New Roman" w:hAnsi="Times New Roman"/>
          <w:bCs/>
          <w:lang w:val="es-ES"/>
        </w:rPr>
        <w:t>máquina</w:t>
      </w:r>
      <w:r w:rsidRPr="00194FC2">
        <w:rPr>
          <w:rFonts w:ascii="Times New Roman" w:hAnsi="Times New Roman"/>
          <w:bCs/>
          <w:lang w:val="es-ES"/>
        </w:rPr>
        <w:t> virtual</w:t>
      </w:r>
      <w:r w:rsidRPr="00194FC2">
        <w:rPr>
          <w:rFonts w:ascii="Times New Roman" w:hAnsi="Times New Roman"/>
          <w:bCs/>
        </w:rPr>
        <w:t> 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20.</w:t>
      </w:r>
    </w:p>
    <w:p w14:paraId="1DA4640C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</w:pPr>
      <w:r>
        <w:rPr>
          <w:noProof/>
        </w:rPr>
        <w:drawing>
          <wp:inline distT="0" distB="0" distL="0" distR="0" wp14:anchorId="04681353" wp14:editId="48443D40">
            <wp:extent cx="4994275" cy="994991"/>
            <wp:effectExtent l="0" t="0" r="0" b="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0989" cy="9983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2BB77E" w14:textId="5AE93554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20</w:t>
      </w:r>
      <w:r>
        <w:fldChar w:fldCharType="end"/>
      </w:r>
    </w:p>
    <w:p w14:paraId="67EDBDC9" w14:textId="44BA24AE" w:rsidR="00194FC2" w:rsidRDefault="00194FC2" w:rsidP="00194FC2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lastRenderedPageBreak/>
        <w:t>Miramos que se </w:t>
      </w:r>
      <w:r w:rsidRPr="00194FC2">
        <w:rPr>
          <w:rFonts w:ascii="Times New Roman" w:hAnsi="Times New Roman"/>
          <w:bCs/>
          <w:lang w:val="es-ES"/>
        </w:rPr>
        <w:t>copió</w:t>
      </w:r>
      <w:r w:rsidRPr="00194FC2">
        <w:rPr>
          <w:rFonts w:ascii="Times New Roman" w:hAnsi="Times New Roman"/>
          <w:bCs/>
          <w:lang w:val="es-ES"/>
        </w:rPr>
        <w:t> el archivo que mandamos 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21.</w:t>
      </w:r>
    </w:p>
    <w:p w14:paraId="5EE8AA82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</w:pPr>
      <w:r>
        <w:rPr>
          <w:noProof/>
        </w:rPr>
        <w:drawing>
          <wp:inline distT="0" distB="0" distL="0" distR="0" wp14:anchorId="5963AEC4" wp14:editId="29BEADAF">
            <wp:extent cx="4735195" cy="3506814"/>
            <wp:effectExtent l="0" t="0" r="8255" b="0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9221" cy="35097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338EA3" w14:textId="66AF6389" w:rsidR="00CE2D97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7F265C">
        <w:rPr>
          <w:noProof/>
        </w:rPr>
        <w:t>21</w:t>
      </w:r>
      <w:r>
        <w:fldChar w:fldCharType="end"/>
      </w:r>
    </w:p>
    <w:p w14:paraId="33A7F90E" w14:textId="77777777" w:rsidR="00194FC2" w:rsidRPr="00194FC2" w:rsidRDefault="00194FC2" w:rsidP="00194FC2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</w:p>
    <w:bookmarkEnd w:id="1"/>
    <w:p w14:paraId="7B5C970F" w14:textId="7A57EF36" w:rsidR="00621ED7" w:rsidRPr="00EA374C" w:rsidRDefault="00284689" w:rsidP="00EA374C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Habilidades blandas</w:t>
      </w:r>
    </w:p>
    <w:p w14:paraId="21C09FFA" w14:textId="77777777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882968851"/>
          <w14:checkbox>
            <w14:checked w14:val="1"/>
            <w14:checkedState w14:val="2612" w14:font="MS Gothic"/>
            <w14:uncheckedState w14:val="2610" w14:font="MS Gothic"/>
          </w14:checkbox>
        </w:sdtPr>
        <w:sdtContent>
          <w:r w:rsidR="00EA374C">
            <w:rPr>
              <w:rFonts w:ascii="MS Gothic" w:eastAsia="MS Gothic" w:hAnsi="MS Gothic" w:hint="eastAsia"/>
              <w:bCs/>
            </w:rPr>
            <w:t>☒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Liderazgo</w:t>
      </w:r>
    </w:p>
    <w:p w14:paraId="75C60C04" w14:textId="4BB6244A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-1409764499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CE2D97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Trabajo en equipo</w:t>
      </w:r>
    </w:p>
    <w:p w14:paraId="49C7D942" w14:textId="77777777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-1949075624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EA374C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Comunicación asertiva</w:t>
      </w:r>
    </w:p>
    <w:p w14:paraId="12E690B8" w14:textId="77777777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-1376539651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EA374C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La empatía</w:t>
      </w:r>
    </w:p>
    <w:p w14:paraId="324AB138" w14:textId="3E995EC4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763099464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CE2D97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Pensamiento crítico</w:t>
      </w:r>
    </w:p>
    <w:p w14:paraId="767D8B08" w14:textId="40F9972D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14958374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CE2D97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Flexibilidad</w:t>
      </w:r>
    </w:p>
    <w:p w14:paraId="494B9C01" w14:textId="47F414A9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749230067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CE2D97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La resolución de conflictos</w:t>
      </w:r>
    </w:p>
    <w:p w14:paraId="74ACB3FE" w14:textId="42EC9B3B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655562452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CE2D97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Adaptabilidad</w:t>
      </w:r>
    </w:p>
    <w:p w14:paraId="11EE3E96" w14:textId="0BA6B5C2" w:rsidR="00EA374C" w:rsidRPr="00EA374C" w:rsidRDefault="00000000" w:rsidP="00EA374C">
      <w:pPr>
        <w:spacing w:after="12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28074603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CE2D97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Responsabilidad</w:t>
      </w:r>
    </w:p>
    <w:p w14:paraId="23D31564" w14:textId="64FA9AAA" w:rsidR="00BF2F0D" w:rsidRDefault="00AD2F70" w:rsidP="00092F3B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 w:rsidRPr="00DB4706">
        <w:rPr>
          <w:rFonts w:ascii="Times New Roman" w:hAnsi="Times New Roman"/>
          <w:b/>
        </w:rPr>
        <w:t>Conclusiones</w:t>
      </w:r>
    </w:p>
    <w:p w14:paraId="57C80E82" w14:textId="5DC953BD" w:rsidR="00D33D06" w:rsidRDefault="00D33D06" w:rsidP="00AD3F1D">
      <w:pPr>
        <w:pStyle w:val="Prrafodelista"/>
        <w:numPr>
          <w:ilvl w:val="0"/>
          <w:numId w:val="4"/>
        </w:numPr>
        <w:spacing w:after="120"/>
        <w:ind w:left="1134" w:hanging="357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La instalación de un sistema operativo en una máquina virtual permite simular entornos controlados para la práctica académica sin comprometer el sistema principal</w:t>
      </w:r>
      <w:r>
        <w:rPr>
          <w:rFonts w:ascii="Times New Roman" w:hAnsi="Times New Roman"/>
          <w:bCs/>
        </w:rPr>
        <w:t>.</w:t>
      </w:r>
    </w:p>
    <w:p w14:paraId="2BB2A438" w14:textId="7152C595" w:rsidR="00D33D06" w:rsidRPr="00D33D06" w:rsidRDefault="00D33D06" w:rsidP="00D33D06">
      <w:pPr>
        <w:pStyle w:val="Prrafodelista"/>
        <w:numPr>
          <w:ilvl w:val="0"/>
          <w:numId w:val="4"/>
        </w:numPr>
        <w:spacing w:after="120"/>
        <w:ind w:left="1134" w:hanging="357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La transferencia de archivos valida la correcta configuración de la comunicación remota y permite comprobar la interoperabilidad entre la máquina anfitriona y la máquina virtual</w:t>
      </w:r>
      <w:r>
        <w:rPr>
          <w:rFonts w:ascii="Times New Roman" w:hAnsi="Times New Roman"/>
          <w:bCs/>
        </w:rPr>
        <w:t>.</w:t>
      </w:r>
    </w:p>
    <w:p w14:paraId="09ECCE39" w14:textId="5B8BCFC3" w:rsidR="00B32BA3" w:rsidRPr="002D0598" w:rsidRDefault="00EA374C" w:rsidP="00F1370E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Referencia B</w:t>
      </w:r>
      <w:r w:rsidR="00E71161">
        <w:rPr>
          <w:rFonts w:ascii="Times New Roman" w:hAnsi="Times New Roman"/>
          <w:b/>
        </w:rPr>
        <w:t>ibliogr</w:t>
      </w:r>
      <w:r>
        <w:rPr>
          <w:rFonts w:ascii="Times New Roman" w:hAnsi="Times New Roman"/>
          <w:b/>
        </w:rPr>
        <w:t>áfica</w:t>
      </w:r>
      <w:r w:rsidR="00D11E39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t xml:space="preserve"> 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begin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instrText xml:space="preserve"> ADDIN ZOTERO_ITEM CSL_CITATION {"citationID":"miUHBOyc","properties":{"formattedCitation":"[1]","plainCitation":"[1]","noteIndex":0},"citationItems":[{"id":20,"uris":["http://zotero.org/users/local/HnB7wY7y/items/95YMTG43"],"itemData":{"id":20,"type":"webpage","abstract":"En este inicio rápido se explica cómo instalar SQL Server 2017 y versiones posteriores en Ubuntu y, después, crear y consultar una base de datos con sqlcmd.","container-title":"Microsoft Learn","language":"es-es","title":"Ubuntu: Instalación de SQL Server en Linux - SQL Server","URL":"https://learn.microsoft.com/es-es/sql/linux/quickstart-install-connect-ubuntu?view=sql-server-ver17","author":[{"literal":"Microsoft Learn"}],"accessed":{"date-parts":[["2025",9,18]]},"issued":{"date-parts":[["2025",8,12]]}}}],"schema":"https://github.com/citation-style-language/schema/raw/master/csl-citation.json"} </w:instrTex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separate"/>
      </w:r>
      <w:r w:rsidR="002D0598" w:rsidRPr="002D0598">
        <w:rPr>
          <w:rFonts w:ascii="Times New Roman" w:hAnsi="Times New Roman"/>
          <w:color w:val="FFFFFF" w:themeColor="background1"/>
          <w:sz w:val="2"/>
          <w:szCs w:val="2"/>
        </w:rPr>
        <w:t>[1]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end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t xml:space="preserve"> 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begin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instrText xml:space="preserve"> ADDIN ZOTERO_ITEM CSL_CITATION {"citationID":"oaF5giaU","properties":{"formattedCitation":"[2]","plainCitation":"[2]","noteIndex":0},"citationItems":[{"id":18,"uris":["http://zotero.org/users/local/HnB7wY7y/items/EMBDKCTD"],"itemData":{"id":18,"type":"webpage","abstract":"Descargue e instale Azure Data Studio para Windows, macOS o Linux. En este artículo se proporcionan fechas de lanzamiento, números de versión, requisitos del sistema y vínculos de descarga.","container-title":"Microsoft Learn","language":"es-es","title":"Descarga e instalación de Azure Data Studio - Azure Data Studio","URL":"https://learn.microsoft.com/es-es/azure-data-studio/download-azure-data-studio","author":[{"literal":"Microsoft Learn"}],"accessed":{"date-parts":[["2025",9,18]]},"issued":{"date-parts":[["2025",6,18]]}}}],"schema":"https://github.com/citation-style-language/schema/raw/master/csl-citation.json"} </w:instrTex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separate"/>
      </w:r>
      <w:r w:rsidR="002D0598" w:rsidRPr="002D0598">
        <w:rPr>
          <w:rFonts w:ascii="Times New Roman" w:hAnsi="Times New Roman"/>
          <w:color w:val="FFFFFF" w:themeColor="background1"/>
          <w:sz w:val="2"/>
          <w:szCs w:val="2"/>
        </w:rPr>
        <w:t>[2]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end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t xml:space="preserve"> 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begin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instrText xml:space="preserve"> ADDIN ZOTERO_ITEM CSL_CITATION {"citationID":"a3ZIgIaK","properties":{"formattedCitation":"[3]","plainCitation":"[3]","noteIndex":0},"citationItems":[{"id":22,"uris":["http://zotero.org/users/local/HnB7wY7y/items/9GGKY4WX"],"itemData":{"id":22,"type":"motion_picture","dimensions":"07:19","source":"YouTube","title":"Instalar/Crear una instancia con características de replicación en sql server","URL":"https://www.youtube.com/watch?v=BXqpqptDIaY","director":[{"literal":"OSCAR ESCOBAR"}],"accessed":{"date-parts":[["2025",9,18]]},"issued":{"date-parts":[["2023",4,28]]}}}],"schema":"https://github.com/citation-style-language/schema/raw/master/csl-citation.json"} </w:instrTex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separate"/>
      </w:r>
      <w:r w:rsidR="002D0598" w:rsidRPr="002D0598">
        <w:rPr>
          <w:rFonts w:ascii="Times New Roman" w:hAnsi="Times New Roman"/>
          <w:color w:val="FFFFFF" w:themeColor="background1"/>
          <w:sz w:val="2"/>
          <w:szCs w:val="2"/>
        </w:rPr>
        <w:t>[3]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end"/>
      </w:r>
    </w:p>
    <w:p w14:paraId="408D3268" w14:textId="7C300E8D" w:rsidR="002D0598" w:rsidRPr="002D0598" w:rsidRDefault="002D0598" w:rsidP="002D0598">
      <w:pPr>
        <w:pStyle w:val="Bibliografa"/>
        <w:spacing w:line="276" w:lineRule="auto"/>
        <w:ind w:left="1092"/>
        <w:jc w:val="both"/>
        <w:rPr>
          <w:rFonts w:ascii="Times New Roman" w:hAnsi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2D0598">
        <w:rPr>
          <w:rFonts w:ascii="Times New Roman" w:hAnsi="Times New Roman"/>
        </w:rPr>
        <w:t>[1]</w:t>
      </w:r>
      <w:r w:rsidRPr="002D0598">
        <w:rPr>
          <w:rFonts w:ascii="Times New Roman" w:hAnsi="Times New Roman"/>
        </w:rPr>
        <w:tab/>
      </w:r>
      <w:r w:rsidR="00D33D06" w:rsidRPr="00D33D06">
        <w:rPr>
          <w:rFonts w:ascii="Times New Roman" w:hAnsi="Times New Roman"/>
        </w:rPr>
        <w:t xml:space="preserve">Canonical, “Ubuntu 20.04.6 LTS (Focal </w:t>
      </w:r>
      <w:proofErr w:type="spellStart"/>
      <w:r w:rsidR="00D33D06" w:rsidRPr="00D33D06">
        <w:rPr>
          <w:rFonts w:ascii="Times New Roman" w:hAnsi="Times New Roman"/>
        </w:rPr>
        <w:t>Fossa</w:t>
      </w:r>
      <w:proofErr w:type="spellEnd"/>
      <w:r w:rsidR="00D33D06" w:rsidRPr="00D33D06">
        <w:rPr>
          <w:rFonts w:ascii="Times New Roman" w:hAnsi="Times New Roman"/>
        </w:rPr>
        <w:t>)”, Ubuntu.com. Consultado el 18 de septiembre de 2025. Disponible en: https://releases.ubuntu.com/20.04/</w:t>
      </w:r>
    </w:p>
    <w:p w14:paraId="03D3A936" w14:textId="3A4F648A" w:rsidR="002D0598" w:rsidRPr="002D0598" w:rsidRDefault="002D0598" w:rsidP="002D0598">
      <w:pPr>
        <w:pStyle w:val="Bibliografa"/>
        <w:spacing w:line="276" w:lineRule="auto"/>
        <w:ind w:left="1092"/>
        <w:jc w:val="both"/>
        <w:rPr>
          <w:rFonts w:ascii="Times New Roman" w:hAnsi="Times New Roman"/>
        </w:rPr>
      </w:pPr>
      <w:r w:rsidRPr="002D0598">
        <w:rPr>
          <w:rFonts w:ascii="Times New Roman" w:hAnsi="Times New Roman"/>
        </w:rPr>
        <w:t>[2]</w:t>
      </w:r>
      <w:r w:rsidRPr="002D0598">
        <w:rPr>
          <w:rFonts w:ascii="Times New Roman" w:hAnsi="Times New Roman"/>
        </w:rPr>
        <w:tab/>
      </w:r>
      <w:r w:rsidR="00D33D06" w:rsidRPr="00D33D06">
        <w:rPr>
          <w:rFonts w:ascii="Times New Roman" w:hAnsi="Times New Roman"/>
        </w:rPr>
        <w:t xml:space="preserve">Ubuntu </w:t>
      </w:r>
      <w:proofErr w:type="spellStart"/>
      <w:r w:rsidR="00D33D06" w:rsidRPr="00D33D06">
        <w:rPr>
          <w:rFonts w:ascii="Times New Roman" w:hAnsi="Times New Roman"/>
        </w:rPr>
        <w:t>Documentation</w:t>
      </w:r>
      <w:proofErr w:type="spellEnd"/>
      <w:r w:rsidR="00D33D06" w:rsidRPr="00D33D06">
        <w:rPr>
          <w:rFonts w:ascii="Times New Roman" w:hAnsi="Times New Roman"/>
        </w:rPr>
        <w:t>, “</w:t>
      </w:r>
      <w:proofErr w:type="spellStart"/>
      <w:r w:rsidR="00D33D06" w:rsidRPr="00D33D06">
        <w:rPr>
          <w:rFonts w:ascii="Times New Roman" w:hAnsi="Times New Roman"/>
        </w:rPr>
        <w:t>OpenSSH</w:t>
      </w:r>
      <w:proofErr w:type="spellEnd"/>
      <w:r w:rsidR="00D33D06" w:rsidRPr="00D33D06">
        <w:rPr>
          <w:rFonts w:ascii="Times New Roman" w:hAnsi="Times New Roman"/>
        </w:rPr>
        <w:t xml:space="preserve"> Server </w:t>
      </w:r>
      <w:proofErr w:type="spellStart"/>
      <w:r w:rsidR="00D33D06" w:rsidRPr="00D33D06">
        <w:rPr>
          <w:rFonts w:ascii="Times New Roman" w:hAnsi="Times New Roman"/>
        </w:rPr>
        <w:t>Installation</w:t>
      </w:r>
      <w:proofErr w:type="spellEnd"/>
      <w:r w:rsidR="00D33D06" w:rsidRPr="00D33D06">
        <w:rPr>
          <w:rFonts w:ascii="Times New Roman" w:hAnsi="Times New Roman"/>
        </w:rPr>
        <w:t xml:space="preserve">”, Ubuntu.com. Consultado el 18 de septiembre de 2025. Disponible en: </w:t>
      </w:r>
      <w:hyperlink r:id="rId32" w:tgtFrame="_new" w:history="1">
        <w:r w:rsidR="00D33D06" w:rsidRPr="00D33D06">
          <w:rPr>
            <w:rStyle w:val="Hipervnculo"/>
            <w:rFonts w:ascii="Times New Roman" w:hAnsi="Times New Roman"/>
          </w:rPr>
          <w:t>https://ubuntu.com/server/docs/service-openssh</w:t>
        </w:r>
      </w:hyperlink>
    </w:p>
    <w:p w14:paraId="569313CD" w14:textId="77777777" w:rsidR="00D33D06" w:rsidRPr="00D33D06" w:rsidRDefault="002D0598" w:rsidP="00D33D06">
      <w:pPr>
        <w:pStyle w:val="Bibliografa"/>
        <w:ind w:left="1092"/>
        <w:jc w:val="both"/>
      </w:pPr>
      <w:r w:rsidRPr="002D0598">
        <w:rPr>
          <w:rFonts w:ascii="Times New Roman" w:hAnsi="Times New Roman"/>
        </w:rPr>
        <w:lastRenderedPageBreak/>
        <w:t>[3]</w:t>
      </w:r>
      <w:r w:rsidRPr="002D0598">
        <w:rPr>
          <w:rFonts w:ascii="Times New Roman" w:hAnsi="Times New Roman"/>
        </w:rPr>
        <w:tab/>
      </w:r>
      <w:r w:rsidR="00D33D06" w:rsidRPr="00D33D06">
        <w:t>Oracle, “Manual de VirtualBox – Creación de máquinas virtuales”, VirtualBox.org. Consultado el 18 de septiembre de 2025. Disponible en: https://www.virtualbox.org/manual/</w:t>
      </w:r>
    </w:p>
    <w:p w14:paraId="052CAAB8" w14:textId="05C6DD14" w:rsidR="00E71161" w:rsidRPr="00D33D06" w:rsidRDefault="002D0598" w:rsidP="00D33D06">
      <w:pPr>
        <w:pStyle w:val="Bibliografa"/>
        <w:spacing w:line="276" w:lineRule="auto"/>
        <w:ind w:left="0" w:firstLine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fldChar w:fldCharType="end"/>
      </w:r>
    </w:p>
    <w:sectPr w:rsidR="00E71161" w:rsidRPr="00D33D06" w:rsidSect="00194FC2">
      <w:headerReference w:type="default" r:id="rId33"/>
      <w:pgSz w:w="11906" w:h="16838"/>
      <w:pgMar w:top="851" w:right="1416" w:bottom="79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478FB4" w14:textId="77777777" w:rsidR="00B85B98" w:rsidRDefault="00B85B98" w:rsidP="00AD2F70">
      <w:pPr>
        <w:spacing w:after="0" w:line="240" w:lineRule="auto"/>
      </w:pPr>
      <w:r>
        <w:separator/>
      </w:r>
    </w:p>
  </w:endnote>
  <w:endnote w:type="continuationSeparator" w:id="0">
    <w:p w14:paraId="1492B53A" w14:textId="77777777" w:rsidR="00B85B98" w:rsidRDefault="00B85B98" w:rsidP="00AD2F70">
      <w:pPr>
        <w:spacing w:after="0" w:line="240" w:lineRule="auto"/>
      </w:pPr>
      <w:r>
        <w:continuationSeparator/>
      </w:r>
    </w:p>
  </w:endnote>
  <w:endnote w:type="continuationNotice" w:id="1">
    <w:p w14:paraId="1FAA47E1" w14:textId="77777777" w:rsidR="00B85B98" w:rsidRDefault="00B85B9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C3C92E6" w14:textId="77777777" w:rsidR="00B85B98" w:rsidRDefault="00B85B98" w:rsidP="00AD2F70">
      <w:pPr>
        <w:spacing w:after="0" w:line="240" w:lineRule="auto"/>
      </w:pPr>
      <w:r>
        <w:separator/>
      </w:r>
    </w:p>
  </w:footnote>
  <w:footnote w:type="continuationSeparator" w:id="0">
    <w:p w14:paraId="4F862793" w14:textId="77777777" w:rsidR="00B85B98" w:rsidRDefault="00B85B98" w:rsidP="00AD2F70">
      <w:pPr>
        <w:spacing w:after="0" w:line="240" w:lineRule="auto"/>
      </w:pPr>
      <w:r>
        <w:continuationSeparator/>
      </w:r>
    </w:p>
  </w:footnote>
  <w:footnote w:type="continuationNotice" w:id="1">
    <w:p w14:paraId="38A933CD" w14:textId="77777777" w:rsidR="00B85B98" w:rsidRDefault="00B85B98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84EA64" w14:textId="6AF46E81" w:rsidR="00AD2F70" w:rsidRPr="00DB4706" w:rsidRDefault="00221604" w:rsidP="00E33D84">
    <w:pPr>
      <w:pStyle w:val="Encabezado"/>
      <w:spacing w:line="240" w:lineRule="atLeast"/>
      <w:jc w:val="center"/>
      <w:rPr>
        <w:rFonts w:ascii="Times New Roman" w:eastAsia="Arial Unicode MS" w:hAnsi="Times New Roman"/>
        <w:b/>
        <w:sz w:val="28"/>
      </w:rPr>
    </w:pPr>
    <w:r w:rsidRPr="009744F6">
      <w:rPr>
        <w:noProof/>
        <w:sz w:val="20"/>
        <w:szCs w:val="20"/>
      </w:rPr>
      <w:drawing>
        <wp:anchor distT="0" distB="0" distL="114300" distR="114300" simplePos="0" relativeHeight="251658242" behindDoc="0" locked="0" layoutInCell="1" allowOverlap="1" wp14:anchorId="5E2E4943" wp14:editId="18BFDF58">
          <wp:simplePos x="0" y="0"/>
          <wp:positionH relativeFrom="column">
            <wp:posOffset>5060950</wp:posOffset>
          </wp:positionH>
          <wp:positionV relativeFrom="paragraph">
            <wp:posOffset>-89571</wp:posOffset>
          </wp:positionV>
          <wp:extent cx="575945" cy="575945"/>
          <wp:effectExtent l="0" t="0" r="0" b="0"/>
          <wp:wrapNone/>
          <wp:docPr id="17" name="Imagen 3" descr="Profile for Unidad de Vinculación FISEI - UTA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Profile for Unidad de Vinculación FISEI - UTA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BEBA8EAE-BF5A-486C-A8C5-ECC9F3942E4B}">
                        <a14:imgProps xmlns:a14="http://schemas.microsoft.com/office/drawing/2010/main">
                          <a14:imgLayer r:embed="rId2">
                            <a14:imgEffect>
                              <a14:sharpenSoften amount="25000"/>
                            </a14:imgEffect>
                          </a14:imgLayer>
                        </a14:imgProps>
                      </a:ex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75945" cy="57594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DB4706">
      <w:rPr>
        <w:rFonts w:ascii="Times New Roman" w:eastAsia="Arial Unicode MS" w:hAnsi="Times New Roman"/>
        <w:b/>
        <w:noProof/>
        <w:sz w:val="28"/>
      </w:rPr>
      <w:drawing>
        <wp:anchor distT="0" distB="0" distL="114300" distR="114300" simplePos="0" relativeHeight="251658240" behindDoc="0" locked="0" layoutInCell="1" allowOverlap="1" wp14:anchorId="080A8545" wp14:editId="3E404380">
          <wp:simplePos x="0" y="0"/>
          <wp:positionH relativeFrom="column">
            <wp:posOffset>-151765</wp:posOffset>
          </wp:positionH>
          <wp:positionV relativeFrom="paragraph">
            <wp:posOffset>-76799</wp:posOffset>
          </wp:positionV>
          <wp:extent cx="575945" cy="575945"/>
          <wp:effectExtent l="0" t="0" r="0" b="0"/>
          <wp:wrapNone/>
          <wp:docPr id="18" name="Object 8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Object 8"/>
                  <pic:cNvPicPr preferRelativeResize="0">
                    <a:picLocks noChangeAspect="1" noChangeArrowheads="1"/>
                  </pic:cNvPicPr>
                </pic:nvPicPr>
                <pic:blipFill>
                  <a:blip r:embed="rId3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75945" cy="57594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2F70" w:rsidRPr="00DB4706">
      <w:rPr>
        <w:rFonts w:ascii="Times New Roman" w:eastAsia="Arial Unicode MS" w:hAnsi="Times New Roman"/>
        <w:b/>
        <w:sz w:val="28"/>
      </w:rPr>
      <w:t>UNIVERSIDAD TÉCNICA DE AMBATO</w:t>
    </w:r>
  </w:p>
  <w:p w14:paraId="6FB5DB18" w14:textId="77777777" w:rsidR="00F17428" w:rsidRDefault="00AD2F70" w:rsidP="00E33D84">
    <w:pPr>
      <w:pStyle w:val="Encabezado"/>
      <w:contextualSpacing/>
      <w:jc w:val="center"/>
      <w:rPr>
        <w:rFonts w:ascii="Times New Roman" w:eastAsia="Arial Unicode MS" w:hAnsi="Times New Roman"/>
        <w:b/>
        <w:sz w:val="18"/>
        <w:szCs w:val="16"/>
      </w:rPr>
    </w:pPr>
    <w:r w:rsidRPr="00DB4706">
      <w:rPr>
        <w:rFonts w:ascii="Times New Roman" w:eastAsia="Arial Unicode MS" w:hAnsi="Times New Roman"/>
        <w:b/>
        <w:sz w:val="18"/>
        <w:szCs w:val="16"/>
      </w:rPr>
      <w:t>FACULTAD DE INGENIERÍ</w:t>
    </w:r>
    <w:r w:rsidR="00745275" w:rsidRPr="00DB4706">
      <w:rPr>
        <w:rFonts w:ascii="Times New Roman" w:eastAsia="Arial Unicode MS" w:hAnsi="Times New Roman"/>
        <w:b/>
        <w:sz w:val="18"/>
        <w:szCs w:val="16"/>
      </w:rPr>
      <w:t>A</w:t>
    </w:r>
    <w:r w:rsidR="00F17428" w:rsidRPr="00DB4706">
      <w:rPr>
        <w:rFonts w:ascii="Times New Roman" w:eastAsia="Arial Unicode MS" w:hAnsi="Times New Roman"/>
        <w:b/>
        <w:sz w:val="18"/>
        <w:szCs w:val="16"/>
      </w:rPr>
      <w:t xml:space="preserve"> EN SISTEMAS ELECTRÓNICA E INDUSTRIAL</w:t>
    </w:r>
  </w:p>
  <w:p w14:paraId="2F06FEF1" w14:textId="0035FD74" w:rsidR="00E33D84" w:rsidRPr="00E33D84" w:rsidRDefault="00E33D84" w:rsidP="00E33D84">
    <w:pPr>
      <w:spacing w:after="0" w:line="240" w:lineRule="auto"/>
      <w:jc w:val="center"/>
      <w:rPr>
        <w:rFonts w:ascii="Times New Roman" w:hAnsi="Times New Roman"/>
        <w:b/>
        <w:sz w:val="18"/>
        <w:szCs w:val="18"/>
      </w:rPr>
    </w:pPr>
    <w:r w:rsidRPr="00E33D84">
      <w:rPr>
        <w:rFonts w:ascii="Times New Roman" w:hAnsi="Times New Roman"/>
        <w:b/>
        <w:sz w:val="18"/>
        <w:szCs w:val="18"/>
      </w:rPr>
      <w:t>CARRERA</w:t>
    </w:r>
    <w:r w:rsidR="00D55A97">
      <w:rPr>
        <w:rFonts w:ascii="Times New Roman" w:hAnsi="Times New Roman"/>
        <w:b/>
        <w:sz w:val="18"/>
        <w:szCs w:val="18"/>
      </w:rPr>
      <w:t xml:space="preserve"> DE</w:t>
    </w:r>
    <w:r w:rsidRPr="00E33D84">
      <w:rPr>
        <w:rFonts w:ascii="Times New Roman" w:hAnsi="Times New Roman"/>
        <w:b/>
        <w:sz w:val="18"/>
        <w:szCs w:val="18"/>
      </w:rPr>
      <w:t xml:space="preserve"> </w:t>
    </w:r>
    <w:sdt>
      <w:sdtPr>
        <w:rPr>
          <w:rFonts w:ascii="Times New Roman" w:hAnsi="Times New Roman"/>
          <w:b/>
          <w:sz w:val="18"/>
          <w:szCs w:val="18"/>
        </w:rPr>
        <w:alias w:val="Carreras"/>
        <w:tag w:val="Carreras"/>
        <w:id w:val="-1799985979"/>
        <w:placeholder>
          <w:docPart w:val="2042868CBF884E5C919A0D0BEB98877F"/>
        </w:placeholder>
        <w:dropDownList>
          <w:listItem w:value="Elige un elemento."/>
          <w:listItem w:displayText="INGENIERÍA INDUSTRIAL" w:value="INGENIERÍA INDUSTRIAL"/>
          <w:listItem w:displayText="TECNOLOGÍAS DE LA INFORMACIÓN" w:value="TECNOLOGÍAS DE LA INFORMACIÓN"/>
          <w:listItem w:displayText="TELECOMUNICACIONES" w:value="TELECOMUNICACIONES"/>
          <w:listItem w:displayText="SOFTWARE" w:value="SOFTWARE"/>
          <w:listItem w:displayText="AUTOMATIZACIÓN Y ROBÓTICA" w:value="AUTOMATIZACIÓN Y ROBÓTICA"/>
        </w:dropDownList>
      </w:sdtPr>
      <w:sdtContent>
        <w:r w:rsidR="00EE4093">
          <w:rPr>
            <w:rFonts w:ascii="Times New Roman" w:hAnsi="Times New Roman"/>
            <w:b/>
            <w:sz w:val="18"/>
            <w:szCs w:val="18"/>
          </w:rPr>
          <w:t>TECNOLOGÍAS DE LA INFORMACIÓN</w:t>
        </w:r>
      </w:sdtContent>
    </w:sdt>
  </w:p>
  <w:p w14:paraId="43ACC100" w14:textId="16F766B6" w:rsidR="00AD2F70" w:rsidRPr="00DB4706" w:rsidRDefault="00CA2275" w:rsidP="00E33D84">
    <w:pPr>
      <w:pStyle w:val="Encabezado"/>
      <w:contextualSpacing/>
      <w:jc w:val="center"/>
      <w:rPr>
        <w:rFonts w:ascii="Times New Roman" w:eastAsia="Arial Unicode MS" w:hAnsi="Times New Roman"/>
        <w:b/>
      </w:rPr>
    </w:pPr>
    <w:r>
      <w:rPr>
        <w:rFonts w:ascii="Arial Narrow" w:eastAsia="Arial Unicode MS" w:hAnsi="Arial Narrow" w:cs="Arial Unicode MS"/>
        <w:b/>
        <w:noProof/>
      </w:rPr>
      <mc:AlternateContent>
        <mc:Choice Requires="wps">
          <w:drawing>
            <wp:anchor distT="0" distB="0" distL="114300" distR="114300" simplePos="0" relativeHeight="251658241" behindDoc="0" locked="0" layoutInCell="1" allowOverlap="1" wp14:anchorId="05DD68DF" wp14:editId="4973581F">
              <wp:simplePos x="0" y="0"/>
              <wp:positionH relativeFrom="column">
                <wp:posOffset>-197485</wp:posOffset>
              </wp:positionH>
              <wp:positionV relativeFrom="paragraph">
                <wp:posOffset>198755</wp:posOffset>
              </wp:positionV>
              <wp:extent cx="5915025" cy="0"/>
              <wp:effectExtent l="59690" t="46355" r="64135" b="48895"/>
              <wp:wrapNone/>
              <wp:docPr id="598843321" name="Conector recto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915025" cy="0"/>
                      </a:xfrm>
                      <a:prstGeom prst="line">
                        <a:avLst/>
                      </a:prstGeom>
                      <a:noFill/>
                      <a:ln w="22225">
                        <a:solidFill>
                          <a:srgbClr val="000000"/>
                        </a:solidFill>
                        <a:round/>
                        <a:headEnd type="diamond" w="sm" len="med"/>
                        <a:tailEnd type="diamond" w="sm" len="med"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fl="http://schemas.microsoft.com/office/word/2024/wordml/sdtformatlock" xmlns:w16du="http://schemas.microsoft.com/office/word/2023/wordml/word16du">
          <w:pict>
            <v:line w14:anchorId="0228B796" id="Conector recto 2" o:spid="_x0000_s1026" style="position:absolute;z-index:25165824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15.55pt,15.65pt" to="450.2pt,15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" strokeweight="1.75pt">
              <v:stroke startarrow="diamond" startarrowwidth="narrow" endarrow="diamond" endarrowwidth="narrow"/>
            </v:line>
          </w:pict>
        </mc:Fallback>
      </mc:AlternateContent>
    </w:r>
    <w:r w:rsidR="004608C3">
      <w:rPr>
        <w:rFonts w:ascii="Times New Roman" w:hAnsi="Times New Roman"/>
        <w:b/>
        <w:sz w:val="18"/>
        <w:szCs w:val="18"/>
      </w:rPr>
      <w:t>CICLO</w:t>
    </w:r>
    <w:r w:rsidR="00AD2F70" w:rsidRPr="00DB4706">
      <w:rPr>
        <w:rFonts w:ascii="Times New Roman" w:hAnsi="Times New Roman"/>
        <w:b/>
        <w:sz w:val="18"/>
        <w:szCs w:val="18"/>
      </w:rPr>
      <w:t xml:space="preserve"> ACADÉMICO:</w:t>
    </w:r>
    <w:r w:rsidR="00981DA5">
      <w:rPr>
        <w:rFonts w:ascii="Times New Roman" w:hAnsi="Times New Roman"/>
        <w:b/>
        <w:sz w:val="20"/>
      </w:rPr>
      <w:t xml:space="preserve"> </w:t>
    </w:r>
    <w:r w:rsidR="0059524E">
      <w:rPr>
        <w:rFonts w:ascii="Times New Roman" w:hAnsi="Times New Roman"/>
        <w:b/>
        <w:sz w:val="20"/>
      </w:rPr>
      <w:t xml:space="preserve">AGOSTO 2025 </w:t>
    </w:r>
    <w:r w:rsidR="00AB12E4">
      <w:rPr>
        <w:rFonts w:ascii="Times New Roman" w:hAnsi="Times New Roman"/>
        <w:b/>
        <w:sz w:val="20"/>
      </w:rPr>
      <w:t xml:space="preserve">– </w:t>
    </w:r>
    <w:r w:rsidR="0059524E">
      <w:rPr>
        <w:rFonts w:ascii="Times New Roman" w:hAnsi="Times New Roman"/>
        <w:b/>
        <w:sz w:val="20"/>
      </w:rPr>
      <w:t>ENER</w:t>
    </w:r>
    <w:r w:rsidR="00AB12E4">
      <w:rPr>
        <w:rFonts w:ascii="Times New Roman" w:hAnsi="Times New Roman"/>
        <w:b/>
        <w:sz w:val="20"/>
      </w:rPr>
      <w:t xml:space="preserve">O </w:t>
    </w:r>
    <w:r w:rsidR="00981DA5">
      <w:rPr>
        <w:rFonts w:ascii="Times New Roman" w:hAnsi="Times New Roman"/>
        <w:b/>
        <w:sz w:val="20"/>
      </w:rPr>
      <w:t>202</w:t>
    </w:r>
    <w:r w:rsidR="0059524E">
      <w:rPr>
        <w:rFonts w:ascii="Times New Roman" w:hAnsi="Times New Roman"/>
        <w:b/>
        <w:sz w:val="20"/>
      </w:rPr>
      <w:t>6</w:t>
    </w:r>
  </w:p>
  <w:p w14:paraId="7DC1E642" w14:textId="1D79D1C2" w:rsidR="00AD2F70" w:rsidRDefault="00AD2F70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885768"/>
    <w:multiLevelType w:val="hybridMultilevel"/>
    <w:tmpl w:val="1916B76E"/>
    <w:lvl w:ilvl="0" w:tplc="300A000F">
      <w:start w:val="1"/>
      <w:numFmt w:val="decimal"/>
      <w:lvlText w:val="%1."/>
      <w:lvlJc w:val="left"/>
      <w:pPr>
        <w:ind w:left="1440" w:hanging="360"/>
      </w:pPr>
    </w:lvl>
    <w:lvl w:ilvl="1" w:tplc="300A0019">
      <w:start w:val="1"/>
      <w:numFmt w:val="lowerLetter"/>
      <w:lvlText w:val="%2."/>
      <w:lvlJc w:val="left"/>
      <w:pPr>
        <w:ind w:left="2160" w:hanging="360"/>
      </w:pPr>
    </w:lvl>
    <w:lvl w:ilvl="2" w:tplc="300A001B" w:tentative="1">
      <w:start w:val="1"/>
      <w:numFmt w:val="lowerRoman"/>
      <w:lvlText w:val="%3."/>
      <w:lvlJc w:val="right"/>
      <w:pPr>
        <w:ind w:left="2880" w:hanging="180"/>
      </w:pPr>
    </w:lvl>
    <w:lvl w:ilvl="3" w:tplc="300A000F" w:tentative="1">
      <w:start w:val="1"/>
      <w:numFmt w:val="decimal"/>
      <w:lvlText w:val="%4."/>
      <w:lvlJc w:val="left"/>
      <w:pPr>
        <w:ind w:left="3600" w:hanging="360"/>
      </w:pPr>
    </w:lvl>
    <w:lvl w:ilvl="4" w:tplc="300A0019" w:tentative="1">
      <w:start w:val="1"/>
      <w:numFmt w:val="lowerLetter"/>
      <w:lvlText w:val="%5."/>
      <w:lvlJc w:val="left"/>
      <w:pPr>
        <w:ind w:left="4320" w:hanging="360"/>
      </w:pPr>
    </w:lvl>
    <w:lvl w:ilvl="5" w:tplc="300A001B" w:tentative="1">
      <w:start w:val="1"/>
      <w:numFmt w:val="lowerRoman"/>
      <w:lvlText w:val="%6."/>
      <w:lvlJc w:val="right"/>
      <w:pPr>
        <w:ind w:left="5040" w:hanging="180"/>
      </w:pPr>
    </w:lvl>
    <w:lvl w:ilvl="6" w:tplc="300A000F" w:tentative="1">
      <w:start w:val="1"/>
      <w:numFmt w:val="decimal"/>
      <w:lvlText w:val="%7."/>
      <w:lvlJc w:val="left"/>
      <w:pPr>
        <w:ind w:left="5760" w:hanging="360"/>
      </w:pPr>
    </w:lvl>
    <w:lvl w:ilvl="7" w:tplc="300A0019" w:tentative="1">
      <w:start w:val="1"/>
      <w:numFmt w:val="lowerLetter"/>
      <w:lvlText w:val="%8."/>
      <w:lvlJc w:val="left"/>
      <w:pPr>
        <w:ind w:left="6480" w:hanging="360"/>
      </w:pPr>
    </w:lvl>
    <w:lvl w:ilvl="8" w:tplc="30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38DC17C1"/>
    <w:multiLevelType w:val="multilevel"/>
    <w:tmpl w:val="52D0640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417B429F"/>
    <w:multiLevelType w:val="multilevel"/>
    <w:tmpl w:val="0DE2057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" w15:restartNumberingAfterBreak="0">
    <w:nsid w:val="58186576"/>
    <w:multiLevelType w:val="hybridMultilevel"/>
    <w:tmpl w:val="14484CDE"/>
    <w:lvl w:ilvl="0" w:tplc="0C0A0013">
      <w:start w:val="1"/>
      <w:numFmt w:val="upperRoman"/>
      <w:lvlText w:val="%1."/>
      <w:lvlJc w:val="right"/>
      <w:pPr>
        <w:ind w:left="360" w:hanging="360"/>
      </w:pPr>
    </w:lvl>
    <w:lvl w:ilvl="1" w:tplc="47C0E0D4">
      <w:start w:val="1"/>
      <w:numFmt w:val="lowerLetter"/>
      <w:lvlText w:val="%2."/>
      <w:lvlJc w:val="left"/>
      <w:pPr>
        <w:ind w:left="1080" w:hanging="360"/>
      </w:pPr>
      <w:rPr>
        <w:b/>
        <w:bCs w:val="0"/>
      </w:rPr>
    </w:lvl>
    <w:lvl w:ilvl="2" w:tplc="0C0A001B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66D24626"/>
    <w:multiLevelType w:val="hybridMultilevel"/>
    <w:tmpl w:val="D7E61378"/>
    <w:lvl w:ilvl="0" w:tplc="300A0001">
      <w:start w:val="1"/>
      <w:numFmt w:val="bullet"/>
      <w:lvlText w:val=""/>
      <w:lvlJc w:val="left"/>
      <w:pPr>
        <w:ind w:left="1434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2154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74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594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14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34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54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74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194" w:hanging="360"/>
      </w:pPr>
      <w:rPr>
        <w:rFonts w:ascii="Wingdings" w:hAnsi="Wingdings" w:hint="default"/>
      </w:rPr>
    </w:lvl>
  </w:abstractNum>
  <w:abstractNum w:abstractNumId="5" w15:restartNumberingAfterBreak="0">
    <w:nsid w:val="6D703172"/>
    <w:multiLevelType w:val="hybridMultilevel"/>
    <w:tmpl w:val="524450F2"/>
    <w:lvl w:ilvl="0" w:tplc="30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7B194AAE"/>
    <w:multiLevelType w:val="hybridMultilevel"/>
    <w:tmpl w:val="7E3AEAD4"/>
    <w:lvl w:ilvl="0" w:tplc="300A0001">
      <w:start w:val="1"/>
      <w:numFmt w:val="bullet"/>
      <w:lvlText w:val=""/>
      <w:lvlJc w:val="left"/>
      <w:pPr>
        <w:ind w:left="1434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154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74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594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14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34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54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74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194" w:hanging="360"/>
      </w:pPr>
      <w:rPr>
        <w:rFonts w:ascii="Wingdings" w:hAnsi="Wingdings" w:hint="default"/>
      </w:rPr>
    </w:lvl>
  </w:abstractNum>
  <w:abstractNum w:abstractNumId="7" w15:restartNumberingAfterBreak="0">
    <w:nsid w:val="7D561085"/>
    <w:multiLevelType w:val="hybridMultilevel"/>
    <w:tmpl w:val="FDD0A272"/>
    <w:lvl w:ilvl="0" w:tplc="0C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722827695">
    <w:abstractNumId w:val="3"/>
  </w:num>
  <w:num w:numId="2" w16cid:durableId="1801263653">
    <w:abstractNumId w:val="1"/>
  </w:num>
  <w:num w:numId="3" w16cid:durableId="1397627025">
    <w:abstractNumId w:val="7"/>
  </w:num>
  <w:num w:numId="4" w16cid:durableId="73211284">
    <w:abstractNumId w:val="4"/>
  </w:num>
  <w:num w:numId="5" w16cid:durableId="173614475">
    <w:abstractNumId w:val="2"/>
  </w:num>
  <w:num w:numId="6" w16cid:durableId="537159539">
    <w:abstractNumId w:val="6"/>
  </w:num>
  <w:num w:numId="7" w16cid:durableId="1940478527">
    <w:abstractNumId w:val="5"/>
  </w:num>
  <w:num w:numId="8" w16cid:durableId="1650986549">
    <w:abstractNumId w:val="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2F70"/>
    <w:rsid w:val="000012B5"/>
    <w:rsid w:val="00002748"/>
    <w:rsid w:val="0000282F"/>
    <w:rsid w:val="000039C7"/>
    <w:rsid w:val="00004E50"/>
    <w:rsid w:val="000064BF"/>
    <w:rsid w:val="000068AC"/>
    <w:rsid w:val="00011A29"/>
    <w:rsid w:val="00014056"/>
    <w:rsid w:val="0001407D"/>
    <w:rsid w:val="00014A91"/>
    <w:rsid w:val="00015669"/>
    <w:rsid w:val="000159C4"/>
    <w:rsid w:val="0002048F"/>
    <w:rsid w:val="00020E76"/>
    <w:rsid w:val="00023856"/>
    <w:rsid w:val="0002436B"/>
    <w:rsid w:val="000243B0"/>
    <w:rsid w:val="00024BDD"/>
    <w:rsid w:val="00024E71"/>
    <w:rsid w:val="000302E8"/>
    <w:rsid w:val="00030E75"/>
    <w:rsid w:val="00032480"/>
    <w:rsid w:val="00032935"/>
    <w:rsid w:val="00034AD5"/>
    <w:rsid w:val="0003522E"/>
    <w:rsid w:val="000363F2"/>
    <w:rsid w:val="0003658D"/>
    <w:rsid w:val="0003717E"/>
    <w:rsid w:val="00037A5A"/>
    <w:rsid w:val="0004126C"/>
    <w:rsid w:val="000413F3"/>
    <w:rsid w:val="00043C0C"/>
    <w:rsid w:val="00046A75"/>
    <w:rsid w:val="0005258C"/>
    <w:rsid w:val="00052BDF"/>
    <w:rsid w:val="00052CC7"/>
    <w:rsid w:val="00056CF9"/>
    <w:rsid w:val="0005740C"/>
    <w:rsid w:val="000603B0"/>
    <w:rsid w:val="00061AAE"/>
    <w:rsid w:val="000628F2"/>
    <w:rsid w:val="000657F3"/>
    <w:rsid w:val="00065C3F"/>
    <w:rsid w:val="00066765"/>
    <w:rsid w:val="00066A5A"/>
    <w:rsid w:val="00066F9D"/>
    <w:rsid w:val="000676DE"/>
    <w:rsid w:val="00067E0A"/>
    <w:rsid w:val="00067E21"/>
    <w:rsid w:val="000706C3"/>
    <w:rsid w:val="00072859"/>
    <w:rsid w:val="000733E2"/>
    <w:rsid w:val="0008286B"/>
    <w:rsid w:val="00083615"/>
    <w:rsid w:val="000876DA"/>
    <w:rsid w:val="00087BF3"/>
    <w:rsid w:val="000907B6"/>
    <w:rsid w:val="000917D2"/>
    <w:rsid w:val="00091DD5"/>
    <w:rsid w:val="000925C6"/>
    <w:rsid w:val="00092E14"/>
    <w:rsid w:val="00092F3B"/>
    <w:rsid w:val="000943A8"/>
    <w:rsid w:val="00095872"/>
    <w:rsid w:val="00095CD1"/>
    <w:rsid w:val="0009775D"/>
    <w:rsid w:val="000A192D"/>
    <w:rsid w:val="000A2FA4"/>
    <w:rsid w:val="000A4185"/>
    <w:rsid w:val="000A5405"/>
    <w:rsid w:val="000B0A6D"/>
    <w:rsid w:val="000B0F8E"/>
    <w:rsid w:val="000B40AA"/>
    <w:rsid w:val="000B4D9D"/>
    <w:rsid w:val="000B4E52"/>
    <w:rsid w:val="000B5BF8"/>
    <w:rsid w:val="000C020E"/>
    <w:rsid w:val="000C069D"/>
    <w:rsid w:val="000C101C"/>
    <w:rsid w:val="000C147A"/>
    <w:rsid w:val="000C1B7E"/>
    <w:rsid w:val="000C3670"/>
    <w:rsid w:val="000C3BF5"/>
    <w:rsid w:val="000C403A"/>
    <w:rsid w:val="000C4EC7"/>
    <w:rsid w:val="000D20C5"/>
    <w:rsid w:val="000D21CB"/>
    <w:rsid w:val="000D411A"/>
    <w:rsid w:val="000D5C06"/>
    <w:rsid w:val="000D5E91"/>
    <w:rsid w:val="000E024F"/>
    <w:rsid w:val="000E17B0"/>
    <w:rsid w:val="000E29C4"/>
    <w:rsid w:val="000E362C"/>
    <w:rsid w:val="000E7552"/>
    <w:rsid w:val="000E758C"/>
    <w:rsid w:val="000F02E2"/>
    <w:rsid w:val="000F135B"/>
    <w:rsid w:val="000F3BA1"/>
    <w:rsid w:val="000F3D99"/>
    <w:rsid w:val="000F405A"/>
    <w:rsid w:val="001015D3"/>
    <w:rsid w:val="00102FBA"/>
    <w:rsid w:val="0010564A"/>
    <w:rsid w:val="00107E17"/>
    <w:rsid w:val="00107E88"/>
    <w:rsid w:val="00111315"/>
    <w:rsid w:val="00111481"/>
    <w:rsid w:val="0011199B"/>
    <w:rsid w:val="00112FF7"/>
    <w:rsid w:val="00114117"/>
    <w:rsid w:val="00114F22"/>
    <w:rsid w:val="00116055"/>
    <w:rsid w:val="00120E4C"/>
    <w:rsid w:val="00121873"/>
    <w:rsid w:val="001219A5"/>
    <w:rsid w:val="00123B7A"/>
    <w:rsid w:val="00123D19"/>
    <w:rsid w:val="00124EA2"/>
    <w:rsid w:val="00125113"/>
    <w:rsid w:val="001251AB"/>
    <w:rsid w:val="00125769"/>
    <w:rsid w:val="00127231"/>
    <w:rsid w:val="001317D2"/>
    <w:rsid w:val="00133B72"/>
    <w:rsid w:val="001374DC"/>
    <w:rsid w:val="001432F9"/>
    <w:rsid w:val="001433B6"/>
    <w:rsid w:val="00144241"/>
    <w:rsid w:val="001458E7"/>
    <w:rsid w:val="00145DD9"/>
    <w:rsid w:val="00154641"/>
    <w:rsid w:val="001548BA"/>
    <w:rsid w:val="00154CE3"/>
    <w:rsid w:val="00155C6F"/>
    <w:rsid w:val="00155CEB"/>
    <w:rsid w:val="0015666F"/>
    <w:rsid w:val="001602D0"/>
    <w:rsid w:val="0016639A"/>
    <w:rsid w:val="00166FB7"/>
    <w:rsid w:val="00167CBD"/>
    <w:rsid w:val="00171485"/>
    <w:rsid w:val="001714C7"/>
    <w:rsid w:val="0017199B"/>
    <w:rsid w:val="001729D8"/>
    <w:rsid w:val="00173918"/>
    <w:rsid w:val="00174E0A"/>
    <w:rsid w:val="00181155"/>
    <w:rsid w:val="00181C3B"/>
    <w:rsid w:val="00181DE4"/>
    <w:rsid w:val="00182087"/>
    <w:rsid w:val="001824EE"/>
    <w:rsid w:val="00182942"/>
    <w:rsid w:val="00183E66"/>
    <w:rsid w:val="00184070"/>
    <w:rsid w:val="00184846"/>
    <w:rsid w:val="00184A12"/>
    <w:rsid w:val="00185A92"/>
    <w:rsid w:val="00192FE0"/>
    <w:rsid w:val="00193DA7"/>
    <w:rsid w:val="00194FC2"/>
    <w:rsid w:val="00195AA9"/>
    <w:rsid w:val="00196813"/>
    <w:rsid w:val="00196EDF"/>
    <w:rsid w:val="001A186D"/>
    <w:rsid w:val="001A24A4"/>
    <w:rsid w:val="001A24D2"/>
    <w:rsid w:val="001A3BAE"/>
    <w:rsid w:val="001A5F97"/>
    <w:rsid w:val="001A5FEB"/>
    <w:rsid w:val="001A61DF"/>
    <w:rsid w:val="001A623E"/>
    <w:rsid w:val="001A6958"/>
    <w:rsid w:val="001B0B4B"/>
    <w:rsid w:val="001B141F"/>
    <w:rsid w:val="001B470A"/>
    <w:rsid w:val="001C1713"/>
    <w:rsid w:val="001C197B"/>
    <w:rsid w:val="001C29C4"/>
    <w:rsid w:val="001C2FCF"/>
    <w:rsid w:val="001C3C37"/>
    <w:rsid w:val="001C3E6E"/>
    <w:rsid w:val="001C4254"/>
    <w:rsid w:val="001C4F29"/>
    <w:rsid w:val="001C4FDF"/>
    <w:rsid w:val="001C5BB6"/>
    <w:rsid w:val="001D08AF"/>
    <w:rsid w:val="001D2900"/>
    <w:rsid w:val="001D6DED"/>
    <w:rsid w:val="001E4445"/>
    <w:rsid w:val="001E55BC"/>
    <w:rsid w:val="001E7729"/>
    <w:rsid w:val="001E7909"/>
    <w:rsid w:val="001F1E1D"/>
    <w:rsid w:val="001F327D"/>
    <w:rsid w:val="001F565D"/>
    <w:rsid w:val="001F7822"/>
    <w:rsid w:val="00200005"/>
    <w:rsid w:val="00203B3B"/>
    <w:rsid w:val="0020599C"/>
    <w:rsid w:val="002065E7"/>
    <w:rsid w:val="00207BA8"/>
    <w:rsid w:val="00210501"/>
    <w:rsid w:val="0021168A"/>
    <w:rsid w:val="00211B74"/>
    <w:rsid w:val="00211CA7"/>
    <w:rsid w:val="00213873"/>
    <w:rsid w:val="002149D6"/>
    <w:rsid w:val="002201B9"/>
    <w:rsid w:val="00220D86"/>
    <w:rsid w:val="00221604"/>
    <w:rsid w:val="00222B9A"/>
    <w:rsid w:val="00225339"/>
    <w:rsid w:val="002279B9"/>
    <w:rsid w:val="00227C7F"/>
    <w:rsid w:val="0023143D"/>
    <w:rsid w:val="00231A88"/>
    <w:rsid w:val="002343C7"/>
    <w:rsid w:val="00235E7F"/>
    <w:rsid w:val="00240242"/>
    <w:rsid w:val="0024077A"/>
    <w:rsid w:val="00241C29"/>
    <w:rsid w:val="002427DB"/>
    <w:rsid w:val="00243790"/>
    <w:rsid w:val="00247B1B"/>
    <w:rsid w:val="0025044D"/>
    <w:rsid w:val="00251346"/>
    <w:rsid w:val="00251A1E"/>
    <w:rsid w:val="00254C09"/>
    <w:rsid w:val="00256D2E"/>
    <w:rsid w:val="0025747E"/>
    <w:rsid w:val="0026013B"/>
    <w:rsid w:val="002605EB"/>
    <w:rsid w:val="00260C07"/>
    <w:rsid w:val="00261079"/>
    <w:rsid w:val="002615B5"/>
    <w:rsid w:val="00261FEA"/>
    <w:rsid w:val="00262126"/>
    <w:rsid w:val="00262137"/>
    <w:rsid w:val="002624F2"/>
    <w:rsid w:val="0026292A"/>
    <w:rsid w:val="00262C2E"/>
    <w:rsid w:val="002630C5"/>
    <w:rsid w:val="0026367A"/>
    <w:rsid w:val="00263B62"/>
    <w:rsid w:val="002640DB"/>
    <w:rsid w:val="002657BC"/>
    <w:rsid w:val="00265958"/>
    <w:rsid w:val="0026642C"/>
    <w:rsid w:val="00266D35"/>
    <w:rsid w:val="00267D83"/>
    <w:rsid w:val="00272BE7"/>
    <w:rsid w:val="0027320F"/>
    <w:rsid w:val="00275163"/>
    <w:rsid w:val="00276976"/>
    <w:rsid w:val="002819DF"/>
    <w:rsid w:val="00282C77"/>
    <w:rsid w:val="00283AFD"/>
    <w:rsid w:val="00284004"/>
    <w:rsid w:val="00284689"/>
    <w:rsid w:val="00285CED"/>
    <w:rsid w:val="0028675F"/>
    <w:rsid w:val="0028710D"/>
    <w:rsid w:val="00290D33"/>
    <w:rsid w:val="00293248"/>
    <w:rsid w:val="002938EC"/>
    <w:rsid w:val="00293D2D"/>
    <w:rsid w:val="0029452E"/>
    <w:rsid w:val="00294733"/>
    <w:rsid w:val="00295321"/>
    <w:rsid w:val="002A024D"/>
    <w:rsid w:val="002A0ED1"/>
    <w:rsid w:val="002A12CD"/>
    <w:rsid w:val="002A3AA4"/>
    <w:rsid w:val="002A62FC"/>
    <w:rsid w:val="002A6553"/>
    <w:rsid w:val="002B07E2"/>
    <w:rsid w:val="002B0F4A"/>
    <w:rsid w:val="002B2E09"/>
    <w:rsid w:val="002B5356"/>
    <w:rsid w:val="002B6B65"/>
    <w:rsid w:val="002B6BF7"/>
    <w:rsid w:val="002B6F64"/>
    <w:rsid w:val="002C0D75"/>
    <w:rsid w:val="002C432C"/>
    <w:rsid w:val="002C5927"/>
    <w:rsid w:val="002C6471"/>
    <w:rsid w:val="002C7F09"/>
    <w:rsid w:val="002D0598"/>
    <w:rsid w:val="002D0EA6"/>
    <w:rsid w:val="002D62DB"/>
    <w:rsid w:val="002D69FC"/>
    <w:rsid w:val="002D79D9"/>
    <w:rsid w:val="002E10A8"/>
    <w:rsid w:val="002E13BF"/>
    <w:rsid w:val="002E2ED9"/>
    <w:rsid w:val="002E3327"/>
    <w:rsid w:val="002E4D19"/>
    <w:rsid w:val="002E61FF"/>
    <w:rsid w:val="002E6369"/>
    <w:rsid w:val="002E6CF7"/>
    <w:rsid w:val="002E75FF"/>
    <w:rsid w:val="002F02DC"/>
    <w:rsid w:val="002F0D8E"/>
    <w:rsid w:val="002F128C"/>
    <w:rsid w:val="002F1586"/>
    <w:rsid w:val="002F26E8"/>
    <w:rsid w:val="002F4595"/>
    <w:rsid w:val="002F5B36"/>
    <w:rsid w:val="002F5C3C"/>
    <w:rsid w:val="0030049B"/>
    <w:rsid w:val="0030062C"/>
    <w:rsid w:val="00304871"/>
    <w:rsid w:val="00304F34"/>
    <w:rsid w:val="0030760A"/>
    <w:rsid w:val="00311FA7"/>
    <w:rsid w:val="003123F6"/>
    <w:rsid w:val="00313411"/>
    <w:rsid w:val="00316BFE"/>
    <w:rsid w:val="003175C9"/>
    <w:rsid w:val="00322A2F"/>
    <w:rsid w:val="00324287"/>
    <w:rsid w:val="00324BD6"/>
    <w:rsid w:val="0032795D"/>
    <w:rsid w:val="00327BCC"/>
    <w:rsid w:val="00331A92"/>
    <w:rsid w:val="0033298A"/>
    <w:rsid w:val="00335880"/>
    <w:rsid w:val="00336318"/>
    <w:rsid w:val="0033782D"/>
    <w:rsid w:val="003402B6"/>
    <w:rsid w:val="00340605"/>
    <w:rsid w:val="00340C18"/>
    <w:rsid w:val="0034346D"/>
    <w:rsid w:val="00345B01"/>
    <w:rsid w:val="003527AA"/>
    <w:rsid w:val="00354098"/>
    <w:rsid w:val="00354801"/>
    <w:rsid w:val="00354EF2"/>
    <w:rsid w:val="00354F1D"/>
    <w:rsid w:val="00360F2F"/>
    <w:rsid w:val="00362826"/>
    <w:rsid w:val="00363FE5"/>
    <w:rsid w:val="00365BCA"/>
    <w:rsid w:val="00366345"/>
    <w:rsid w:val="00371B9E"/>
    <w:rsid w:val="00371D1A"/>
    <w:rsid w:val="00374FCC"/>
    <w:rsid w:val="0037517D"/>
    <w:rsid w:val="00375CB1"/>
    <w:rsid w:val="00377B26"/>
    <w:rsid w:val="00381CCC"/>
    <w:rsid w:val="00382E53"/>
    <w:rsid w:val="00386C80"/>
    <w:rsid w:val="003908A5"/>
    <w:rsid w:val="00390F71"/>
    <w:rsid w:val="003913AC"/>
    <w:rsid w:val="00391DF2"/>
    <w:rsid w:val="00392205"/>
    <w:rsid w:val="00394FFF"/>
    <w:rsid w:val="00395936"/>
    <w:rsid w:val="003A003D"/>
    <w:rsid w:val="003A0705"/>
    <w:rsid w:val="003A0932"/>
    <w:rsid w:val="003A0EBC"/>
    <w:rsid w:val="003A37E0"/>
    <w:rsid w:val="003A55B1"/>
    <w:rsid w:val="003A791C"/>
    <w:rsid w:val="003B06A5"/>
    <w:rsid w:val="003B1360"/>
    <w:rsid w:val="003B190A"/>
    <w:rsid w:val="003B1D22"/>
    <w:rsid w:val="003B4099"/>
    <w:rsid w:val="003B7959"/>
    <w:rsid w:val="003C0F83"/>
    <w:rsid w:val="003C0FB1"/>
    <w:rsid w:val="003C3E60"/>
    <w:rsid w:val="003C5249"/>
    <w:rsid w:val="003C5EF8"/>
    <w:rsid w:val="003C6534"/>
    <w:rsid w:val="003C6ACF"/>
    <w:rsid w:val="003D214E"/>
    <w:rsid w:val="003D23C6"/>
    <w:rsid w:val="003D56CD"/>
    <w:rsid w:val="003D71D3"/>
    <w:rsid w:val="003E0F61"/>
    <w:rsid w:val="003E10C2"/>
    <w:rsid w:val="003E14DB"/>
    <w:rsid w:val="003E59F7"/>
    <w:rsid w:val="003E6AE6"/>
    <w:rsid w:val="003E70C3"/>
    <w:rsid w:val="003F2DFC"/>
    <w:rsid w:val="003F3147"/>
    <w:rsid w:val="003F3582"/>
    <w:rsid w:val="003F4916"/>
    <w:rsid w:val="003F52F8"/>
    <w:rsid w:val="00402C12"/>
    <w:rsid w:val="00402EE3"/>
    <w:rsid w:val="004069F1"/>
    <w:rsid w:val="00411C13"/>
    <w:rsid w:val="00413943"/>
    <w:rsid w:val="00417566"/>
    <w:rsid w:val="00417764"/>
    <w:rsid w:val="004201F8"/>
    <w:rsid w:val="004208DB"/>
    <w:rsid w:val="00422251"/>
    <w:rsid w:val="004222A5"/>
    <w:rsid w:val="00422308"/>
    <w:rsid w:val="00424CDF"/>
    <w:rsid w:val="00425397"/>
    <w:rsid w:val="004256D8"/>
    <w:rsid w:val="00425725"/>
    <w:rsid w:val="0042625C"/>
    <w:rsid w:val="00426EAF"/>
    <w:rsid w:val="00427E00"/>
    <w:rsid w:val="004322D0"/>
    <w:rsid w:val="00432E6E"/>
    <w:rsid w:val="004338B5"/>
    <w:rsid w:val="00433C27"/>
    <w:rsid w:val="0043685F"/>
    <w:rsid w:val="00436AC0"/>
    <w:rsid w:val="004419F9"/>
    <w:rsid w:val="00444EBA"/>
    <w:rsid w:val="0044660A"/>
    <w:rsid w:val="004505AB"/>
    <w:rsid w:val="00450E17"/>
    <w:rsid w:val="00452B5E"/>
    <w:rsid w:val="00454F72"/>
    <w:rsid w:val="00455BE7"/>
    <w:rsid w:val="00455C18"/>
    <w:rsid w:val="004608C3"/>
    <w:rsid w:val="00460C00"/>
    <w:rsid w:val="0046185F"/>
    <w:rsid w:val="00463748"/>
    <w:rsid w:val="0046542C"/>
    <w:rsid w:val="00465B94"/>
    <w:rsid w:val="0047061A"/>
    <w:rsid w:val="00473325"/>
    <w:rsid w:val="0047381C"/>
    <w:rsid w:val="00474D10"/>
    <w:rsid w:val="00475363"/>
    <w:rsid w:val="00476DDD"/>
    <w:rsid w:val="00480157"/>
    <w:rsid w:val="004803A2"/>
    <w:rsid w:val="00480540"/>
    <w:rsid w:val="0048066C"/>
    <w:rsid w:val="00481D18"/>
    <w:rsid w:val="004823AF"/>
    <w:rsid w:val="0048343F"/>
    <w:rsid w:val="00484CCC"/>
    <w:rsid w:val="00485D4B"/>
    <w:rsid w:val="00486625"/>
    <w:rsid w:val="0049359C"/>
    <w:rsid w:val="0049391F"/>
    <w:rsid w:val="0049658A"/>
    <w:rsid w:val="004A089D"/>
    <w:rsid w:val="004A0FE6"/>
    <w:rsid w:val="004A16E0"/>
    <w:rsid w:val="004A1ACA"/>
    <w:rsid w:val="004A3667"/>
    <w:rsid w:val="004A44CA"/>
    <w:rsid w:val="004A6F21"/>
    <w:rsid w:val="004A7672"/>
    <w:rsid w:val="004A7D13"/>
    <w:rsid w:val="004B0526"/>
    <w:rsid w:val="004B0E9D"/>
    <w:rsid w:val="004B1936"/>
    <w:rsid w:val="004B243E"/>
    <w:rsid w:val="004B4550"/>
    <w:rsid w:val="004B5852"/>
    <w:rsid w:val="004B6B28"/>
    <w:rsid w:val="004C0459"/>
    <w:rsid w:val="004C27B8"/>
    <w:rsid w:val="004C2C05"/>
    <w:rsid w:val="004C562D"/>
    <w:rsid w:val="004C6C65"/>
    <w:rsid w:val="004D12EB"/>
    <w:rsid w:val="004D2B59"/>
    <w:rsid w:val="004D2F8D"/>
    <w:rsid w:val="004D5686"/>
    <w:rsid w:val="004D5C53"/>
    <w:rsid w:val="004D73CE"/>
    <w:rsid w:val="004E115C"/>
    <w:rsid w:val="004E27D3"/>
    <w:rsid w:val="004E4EBA"/>
    <w:rsid w:val="004E69D6"/>
    <w:rsid w:val="004F0B77"/>
    <w:rsid w:val="004F2F99"/>
    <w:rsid w:val="004F3FDB"/>
    <w:rsid w:val="004F3FE7"/>
    <w:rsid w:val="004F4A41"/>
    <w:rsid w:val="004F4D3D"/>
    <w:rsid w:val="004F52BE"/>
    <w:rsid w:val="004F5489"/>
    <w:rsid w:val="004F5E43"/>
    <w:rsid w:val="004F6E6E"/>
    <w:rsid w:val="004F6FB2"/>
    <w:rsid w:val="004F775C"/>
    <w:rsid w:val="0050052E"/>
    <w:rsid w:val="005008F2"/>
    <w:rsid w:val="005019F0"/>
    <w:rsid w:val="0050338E"/>
    <w:rsid w:val="00503C00"/>
    <w:rsid w:val="00503C57"/>
    <w:rsid w:val="005070A1"/>
    <w:rsid w:val="005075C8"/>
    <w:rsid w:val="005104C3"/>
    <w:rsid w:val="00510592"/>
    <w:rsid w:val="005112D2"/>
    <w:rsid w:val="00511803"/>
    <w:rsid w:val="00512288"/>
    <w:rsid w:val="0051321C"/>
    <w:rsid w:val="00516B60"/>
    <w:rsid w:val="0051784A"/>
    <w:rsid w:val="00517D91"/>
    <w:rsid w:val="00530B84"/>
    <w:rsid w:val="00531718"/>
    <w:rsid w:val="00533364"/>
    <w:rsid w:val="00534026"/>
    <w:rsid w:val="00542822"/>
    <w:rsid w:val="00543C8D"/>
    <w:rsid w:val="00544606"/>
    <w:rsid w:val="00544D00"/>
    <w:rsid w:val="00546175"/>
    <w:rsid w:val="00550517"/>
    <w:rsid w:val="0055176B"/>
    <w:rsid w:val="00551959"/>
    <w:rsid w:val="00554210"/>
    <w:rsid w:val="00555271"/>
    <w:rsid w:val="00556B79"/>
    <w:rsid w:val="00561581"/>
    <w:rsid w:val="00564911"/>
    <w:rsid w:val="00564CEB"/>
    <w:rsid w:val="00566034"/>
    <w:rsid w:val="0056684E"/>
    <w:rsid w:val="00572FEF"/>
    <w:rsid w:val="00573A56"/>
    <w:rsid w:val="005744E1"/>
    <w:rsid w:val="00580616"/>
    <w:rsid w:val="00582FF5"/>
    <w:rsid w:val="00583F66"/>
    <w:rsid w:val="00587DE5"/>
    <w:rsid w:val="00590194"/>
    <w:rsid w:val="00590D64"/>
    <w:rsid w:val="00593E8E"/>
    <w:rsid w:val="00594F09"/>
    <w:rsid w:val="00595066"/>
    <w:rsid w:val="0059524E"/>
    <w:rsid w:val="005966C6"/>
    <w:rsid w:val="00597016"/>
    <w:rsid w:val="005A27F6"/>
    <w:rsid w:val="005A4485"/>
    <w:rsid w:val="005A7467"/>
    <w:rsid w:val="005B2B12"/>
    <w:rsid w:val="005B2C01"/>
    <w:rsid w:val="005B3C11"/>
    <w:rsid w:val="005B40B1"/>
    <w:rsid w:val="005B5F7F"/>
    <w:rsid w:val="005B6DED"/>
    <w:rsid w:val="005C07DD"/>
    <w:rsid w:val="005C39C1"/>
    <w:rsid w:val="005C441F"/>
    <w:rsid w:val="005C5DB5"/>
    <w:rsid w:val="005C6D47"/>
    <w:rsid w:val="005C6EC5"/>
    <w:rsid w:val="005D0410"/>
    <w:rsid w:val="005D04C2"/>
    <w:rsid w:val="005D1279"/>
    <w:rsid w:val="005D3595"/>
    <w:rsid w:val="005D3847"/>
    <w:rsid w:val="005D4DBE"/>
    <w:rsid w:val="005D5EFC"/>
    <w:rsid w:val="005D6281"/>
    <w:rsid w:val="005E15E6"/>
    <w:rsid w:val="005E2945"/>
    <w:rsid w:val="005E2A16"/>
    <w:rsid w:val="005E34E5"/>
    <w:rsid w:val="005E497F"/>
    <w:rsid w:val="005F14C9"/>
    <w:rsid w:val="005F2990"/>
    <w:rsid w:val="005F3601"/>
    <w:rsid w:val="005F38AC"/>
    <w:rsid w:val="005F3BC7"/>
    <w:rsid w:val="005F5A09"/>
    <w:rsid w:val="005F5F90"/>
    <w:rsid w:val="005F6C82"/>
    <w:rsid w:val="0060192A"/>
    <w:rsid w:val="006034C2"/>
    <w:rsid w:val="006053D1"/>
    <w:rsid w:val="006064D1"/>
    <w:rsid w:val="006106C6"/>
    <w:rsid w:val="00610768"/>
    <w:rsid w:val="006128B4"/>
    <w:rsid w:val="006137D1"/>
    <w:rsid w:val="00613EE7"/>
    <w:rsid w:val="006150D0"/>
    <w:rsid w:val="00617047"/>
    <w:rsid w:val="00621B02"/>
    <w:rsid w:val="00621ED7"/>
    <w:rsid w:val="00622221"/>
    <w:rsid w:val="00622C73"/>
    <w:rsid w:val="00622D28"/>
    <w:rsid w:val="00623F3E"/>
    <w:rsid w:val="006255B8"/>
    <w:rsid w:val="00626983"/>
    <w:rsid w:val="00633869"/>
    <w:rsid w:val="00633945"/>
    <w:rsid w:val="00633B1B"/>
    <w:rsid w:val="0063592F"/>
    <w:rsid w:val="00636C20"/>
    <w:rsid w:val="006410CC"/>
    <w:rsid w:val="006415E7"/>
    <w:rsid w:val="0064323F"/>
    <w:rsid w:val="006436F6"/>
    <w:rsid w:val="0064376C"/>
    <w:rsid w:val="00644294"/>
    <w:rsid w:val="00646C61"/>
    <w:rsid w:val="006472A8"/>
    <w:rsid w:val="006508E0"/>
    <w:rsid w:val="00651ADF"/>
    <w:rsid w:val="00654163"/>
    <w:rsid w:val="006611D9"/>
    <w:rsid w:val="00663A29"/>
    <w:rsid w:val="00664B4E"/>
    <w:rsid w:val="006702AB"/>
    <w:rsid w:val="00671560"/>
    <w:rsid w:val="00672CC5"/>
    <w:rsid w:val="006735C4"/>
    <w:rsid w:val="00673D0F"/>
    <w:rsid w:val="00675988"/>
    <w:rsid w:val="0068042C"/>
    <w:rsid w:val="00681DD1"/>
    <w:rsid w:val="006820A0"/>
    <w:rsid w:val="00684E37"/>
    <w:rsid w:val="006850EA"/>
    <w:rsid w:val="00687154"/>
    <w:rsid w:val="00687926"/>
    <w:rsid w:val="00687A7E"/>
    <w:rsid w:val="00687D5E"/>
    <w:rsid w:val="00694718"/>
    <w:rsid w:val="00694C9A"/>
    <w:rsid w:val="006A1F66"/>
    <w:rsid w:val="006A522F"/>
    <w:rsid w:val="006A527C"/>
    <w:rsid w:val="006A6342"/>
    <w:rsid w:val="006A7632"/>
    <w:rsid w:val="006B13A8"/>
    <w:rsid w:val="006B1AC3"/>
    <w:rsid w:val="006B1B95"/>
    <w:rsid w:val="006B4B15"/>
    <w:rsid w:val="006B5EEF"/>
    <w:rsid w:val="006B67A0"/>
    <w:rsid w:val="006B72A4"/>
    <w:rsid w:val="006B7FE1"/>
    <w:rsid w:val="006C082A"/>
    <w:rsid w:val="006C2E97"/>
    <w:rsid w:val="006C371D"/>
    <w:rsid w:val="006C3901"/>
    <w:rsid w:val="006C59F6"/>
    <w:rsid w:val="006C6B6D"/>
    <w:rsid w:val="006D1329"/>
    <w:rsid w:val="006D175A"/>
    <w:rsid w:val="006D189C"/>
    <w:rsid w:val="006D24B5"/>
    <w:rsid w:val="006D2BA7"/>
    <w:rsid w:val="006D4E13"/>
    <w:rsid w:val="006D4E7B"/>
    <w:rsid w:val="006D5491"/>
    <w:rsid w:val="006D58B4"/>
    <w:rsid w:val="006E2588"/>
    <w:rsid w:val="006E3449"/>
    <w:rsid w:val="006E697C"/>
    <w:rsid w:val="006E77A3"/>
    <w:rsid w:val="006F0F82"/>
    <w:rsid w:val="006F33BA"/>
    <w:rsid w:val="006F3584"/>
    <w:rsid w:val="006F3D5D"/>
    <w:rsid w:val="006F47BD"/>
    <w:rsid w:val="006F6182"/>
    <w:rsid w:val="006F6313"/>
    <w:rsid w:val="006F6A5E"/>
    <w:rsid w:val="006F7621"/>
    <w:rsid w:val="006F76B6"/>
    <w:rsid w:val="0070001D"/>
    <w:rsid w:val="00704A61"/>
    <w:rsid w:val="00705834"/>
    <w:rsid w:val="00705DD5"/>
    <w:rsid w:val="00710215"/>
    <w:rsid w:val="00712475"/>
    <w:rsid w:val="00713C03"/>
    <w:rsid w:val="00714334"/>
    <w:rsid w:val="0071616D"/>
    <w:rsid w:val="00716897"/>
    <w:rsid w:val="007207C5"/>
    <w:rsid w:val="00720BDB"/>
    <w:rsid w:val="00721137"/>
    <w:rsid w:val="007221C9"/>
    <w:rsid w:val="00723B1E"/>
    <w:rsid w:val="00724737"/>
    <w:rsid w:val="00725579"/>
    <w:rsid w:val="00727279"/>
    <w:rsid w:val="00730C0C"/>
    <w:rsid w:val="00730D9D"/>
    <w:rsid w:val="0073170D"/>
    <w:rsid w:val="007325DF"/>
    <w:rsid w:val="0073354B"/>
    <w:rsid w:val="0073641C"/>
    <w:rsid w:val="00736C0B"/>
    <w:rsid w:val="007401E6"/>
    <w:rsid w:val="007403EE"/>
    <w:rsid w:val="007407DD"/>
    <w:rsid w:val="007429E3"/>
    <w:rsid w:val="0074304B"/>
    <w:rsid w:val="0074492F"/>
    <w:rsid w:val="00744B7A"/>
    <w:rsid w:val="00745275"/>
    <w:rsid w:val="00751551"/>
    <w:rsid w:val="0075451C"/>
    <w:rsid w:val="00755263"/>
    <w:rsid w:val="00755BE8"/>
    <w:rsid w:val="00755C1A"/>
    <w:rsid w:val="00757553"/>
    <w:rsid w:val="00757803"/>
    <w:rsid w:val="00760FCD"/>
    <w:rsid w:val="0076283D"/>
    <w:rsid w:val="00767E32"/>
    <w:rsid w:val="00767E5F"/>
    <w:rsid w:val="00770018"/>
    <w:rsid w:val="007710DE"/>
    <w:rsid w:val="00772D17"/>
    <w:rsid w:val="00776107"/>
    <w:rsid w:val="007772D3"/>
    <w:rsid w:val="007776BC"/>
    <w:rsid w:val="0078041B"/>
    <w:rsid w:val="007811CA"/>
    <w:rsid w:val="00782508"/>
    <w:rsid w:val="00782D42"/>
    <w:rsid w:val="00785FE3"/>
    <w:rsid w:val="00787B5A"/>
    <w:rsid w:val="0079083B"/>
    <w:rsid w:val="00792933"/>
    <w:rsid w:val="00794375"/>
    <w:rsid w:val="0079467C"/>
    <w:rsid w:val="007956F0"/>
    <w:rsid w:val="007A07CD"/>
    <w:rsid w:val="007A2602"/>
    <w:rsid w:val="007A2D9C"/>
    <w:rsid w:val="007A3AE8"/>
    <w:rsid w:val="007A3BD9"/>
    <w:rsid w:val="007A5339"/>
    <w:rsid w:val="007A7DD8"/>
    <w:rsid w:val="007B0669"/>
    <w:rsid w:val="007B23CE"/>
    <w:rsid w:val="007B33FB"/>
    <w:rsid w:val="007B49FA"/>
    <w:rsid w:val="007B54C1"/>
    <w:rsid w:val="007B6137"/>
    <w:rsid w:val="007C074D"/>
    <w:rsid w:val="007C17B6"/>
    <w:rsid w:val="007C30F8"/>
    <w:rsid w:val="007C3538"/>
    <w:rsid w:val="007C3EA8"/>
    <w:rsid w:val="007C4064"/>
    <w:rsid w:val="007C7FCE"/>
    <w:rsid w:val="007D4D07"/>
    <w:rsid w:val="007D67AA"/>
    <w:rsid w:val="007E31FD"/>
    <w:rsid w:val="007E421F"/>
    <w:rsid w:val="007F11BD"/>
    <w:rsid w:val="007F15A5"/>
    <w:rsid w:val="007F1B15"/>
    <w:rsid w:val="007F265C"/>
    <w:rsid w:val="007F46AA"/>
    <w:rsid w:val="007F4C68"/>
    <w:rsid w:val="007F69C9"/>
    <w:rsid w:val="007F75D3"/>
    <w:rsid w:val="0080082E"/>
    <w:rsid w:val="00800A1D"/>
    <w:rsid w:val="00801435"/>
    <w:rsid w:val="00801A85"/>
    <w:rsid w:val="008025ED"/>
    <w:rsid w:val="008037A2"/>
    <w:rsid w:val="0080517B"/>
    <w:rsid w:val="0080532C"/>
    <w:rsid w:val="008063EE"/>
    <w:rsid w:val="0081080C"/>
    <w:rsid w:val="008117B5"/>
    <w:rsid w:val="008120C7"/>
    <w:rsid w:val="00813307"/>
    <w:rsid w:val="008153E6"/>
    <w:rsid w:val="0082342B"/>
    <w:rsid w:val="00824A61"/>
    <w:rsid w:val="00824ECF"/>
    <w:rsid w:val="00825D26"/>
    <w:rsid w:val="008310AF"/>
    <w:rsid w:val="00832230"/>
    <w:rsid w:val="00835927"/>
    <w:rsid w:val="00836A79"/>
    <w:rsid w:val="00837D95"/>
    <w:rsid w:val="00840EF8"/>
    <w:rsid w:val="00840FAA"/>
    <w:rsid w:val="008412A6"/>
    <w:rsid w:val="008448C7"/>
    <w:rsid w:val="0084645F"/>
    <w:rsid w:val="0084730C"/>
    <w:rsid w:val="0084789E"/>
    <w:rsid w:val="00852420"/>
    <w:rsid w:val="0085483D"/>
    <w:rsid w:val="00854BAC"/>
    <w:rsid w:val="0085537D"/>
    <w:rsid w:val="0085539C"/>
    <w:rsid w:val="008555FB"/>
    <w:rsid w:val="00855CF5"/>
    <w:rsid w:val="00856685"/>
    <w:rsid w:val="00857DDB"/>
    <w:rsid w:val="00861A46"/>
    <w:rsid w:val="008663E0"/>
    <w:rsid w:val="00866C08"/>
    <w:rsid w:val="00866D51"/>
    <w:rsid w:val="00866EA9"/>
    <w:rsid w:val="00867326"/>
    <w:rsid w:val="00867FC4"/>
    <w:rsid w:val="00871845"/>
    <w:rsid w:val="0087436F"/>
    <w:rsid w:val="00877273"/>
    <w:rsid w:val="008773F2"/>
    <w:rsid w:val="00880803"/>
    <w:rsid w:val="00880C08"/>
    <w:rsid w:val="0088293D"/>
    <w:rsid w:val="008832A1"/>
    <w:rsid w:val="00883AB9"/>
    <w:rsid w:val="0088456E"/>
    <w:rsid w:val="0088690A"/>
    <w:rsid w:val="00895269"/>
    <w:rsid w:val="00895605"/>
    <w:rsid w:val="0089681C"/>
    <w:rsid w:val="00896CA2"/>
    <w:rsid w:val="0089707B"/>
    <w:rsid w:val="008A02AA"/>
    <w:rsid w:val="008A12C0"/>
    <w:rsid w:val="008A1532"/>
    <w:rsid w:val="008A1A16"/>
    <w:rsid w:val="008A510C"/>
    <w:rsid w:val="008A6F40"/>
    <w:rsid w:val="008B0E8E"/>
    <w:rsid w:val="008B1854"/>
    <w:rsid w:val="008B47F6"/>
    <w:rsid w:val="008B5236"/>
    <w:rsid w:val="008B5376"/>
    <w:rsid w:val="008B6E52"/>
    <w:rsid w:val="008B6ED5"/>
    <w:rsid w:val="008B761E"/>
    <w:rsid w:val="008B7E4C"/>
    <w:rsid w:val="008C2DD6"/>
    <w:rsid w:val="008C414B"/>
    <w:rsid w:val="008D09FD"/>
    <w:rsid w:val="008D3850"/>
    <w:rsid w:val="008D79A4"/>
    <w:rsid w:val="008E0D8D"/>
    <w:rsid w:val="008E1B72"/>
    <w:rsid w:val="008E307E"/>
    <w:rsid w:val="008E36AD"/>
    <w:rsid w:val="008E4630"/>
    <w:rsid w:val="008E65ED"/>
    <w:rsid w:val="008E6CE4"/>
    <w:rsid w:val="008E6FBE"/>
    <w:rsid w:val="008F0383"/>
    <w:rsid w:val="008F1D7C"/>
    <w:rsid w:val="008F2538"/>
    <w:rsid w:val="008F2C7D"/>
    <w:rsid w:val="008F3148"/>
    <w:rsid w:val="008F4BFE"/>
    <w:rsid w:val="008F4C82"/>
    <w:rsid w:val="008F6F22"/>
    <w:rsid w:val="0090121F"/>
    <w:rsid w:val="0090179B"/>
    <w:rsid w:val="00903772"/>
    <w:rsid w:val="00903C12"/>
    <w:rsid w:val="009052C8"/>
    <w:rsid w:val="00905DCA"/>
    <w:rsid w:val="00910F28"/>
    <w:rsid w:val="00912965"/>
    <w:rsid w:val="00913679"/>
    <w:rsid w:val="00913935"/>
    <w:rsid w:val="00913C41"/>
    <w:rsid w:val="00915766"/>
    <w:rsid w:val="00916FE7"/>
    <w:rsid w:val="009226B4"/>
    <w:rsid w:val="00922F4F"/>
    <w:rsid w:val="00923312"/>
    <w:rsid w:val="0092367E"/>
    <w:rsid w:val="00924B48"/>
    <w:rsid w:val="00932DF8"/>
    <w:rsid w:val="00932ED3"/>
    <w:rsid w:val="00933540"/>
    <w:rsid w:val="0093570A"/>
    <w:rsid w:val="00935F67"/>
    <w:rsid w:val="009379BE"/>
    <w:rsid w:val="00937F43"/>
    <w:rsid w:val="00937FE0"/>
    <w:rsid w:val="00943740"/>
    <w:rsid w:val="0094792D"/>
    <w:rsid w:val="00947A9E"/>
    <w:rsid w:val="00950034"/>
    <w:rsid w:val="00950711"/>
    <w:rsid w:val="009508AC"/>
    <w:rsid w:val="00951C49"/>
    <w:rsid w:val="00952792"/>
    <w:rsid w:val="00955143"/>
    <w:rsid w:val="00956103"/>
    <w:rsid w:val="0095640C"/>
    <w:rsid w:val="009564A9"/>
    <w:rsid w:val="0095658F"/>
    <w:rsid w:val="009610B6"/>
    <w:rsid w:val="00961DA9"/>
    <w:rsid w:val="00962526"/>
    <w:rsid w:val="0096624E"/>
    <w:rsid w:val="00966529"/>
    <w:rsid w:val="00970039"/>
    <w:rsid w:val="00970839"/>
    <w:rsid w:val="009710AA"/>
    <w:rsid w:val="0097373B"/>
    <w:rsid w:val="009757F4"/>
    <w:rsid w:val="00975A7C"/>
    <w:rsid w:val="00977AD0"/>
    <w:rsid w:val="009806A7"/>
    <w:rsid w:val="00980D7F"/>
    <w:rsid w:val="00980E41"/>
    <w:rsid w:val="00981C81"/>
    <w:rsid w:val="00981DA5"/>
    <w:rsid w:val="00982254"/>
    <w:rsid w:val="00986286"/>
    <w:rsid w:val="00986BF4"/>
    <w:rsid w:val="00987611"/>
    <w:rsid w:val="0099104B"/>
    <w:rsid w:val="00992785"/>
    <w:rsid w:val="0099375C"/>
    <w:rsid w:val="00993DFA"/>
    <w:rsid w:val="0099459C"/>
    <w:rsid w:val="0099599B"/>
    <w:rsid w:val="00996AD0"/>
    <w:rsid w:val="00996E4D"/>
    <w:rsid w:val="0099758D"/>
    <w:rsid w:val="00997926"/>
    <w:rsid w:val="00997D4F"/>
    <w:rsid w:val="00997F94"/>
    <w:rsid w:val="009A1C33"/>
    <w:rsid w:val="009A1C84"/>
    <w:rsid w:val="009A33B9"/>
    <w:rsid w:val="009A380B"/>
    <w:rsid w:val="009A3961"/>
    <w:rsid w:val="009A406C"/>
    <w:rsid w:val="009A62C9"/>
    <w:rsid w:val="009A676D"/>
    <w:rsid w:val="009A744D"/>
    <w:rsid w:val="009A7E24"/>
    <w:rsid w:val="009A7E77"/>
    <w:rsid w:val="009B0308"/>
    <w:rsid w:val="009B0BFB"/>
    <w:rsid w:val="009B3A75"/>
    <w:rsid w:val="009B3B04"/>
    <w:rsid w:val="009B3D89"/>
    <w:rsid w:val="009B5F56"/>
    <w:rsid w:val="009B7240"/>
    <w:rsid w:val="009B7633"/>
    <w:rsid w:val="009C12C2"/>
    <w:rsid w:val="009C2584"/>
    <w:rsid w:val="009C26E5"/>
    <w:rsid w:val="009C454C"/>
    <w:rsid w:val="009C4B4F"/>
    <w:rsid w:val="009C5CEC"/>
    <w:rsid w:val="009C6FF8"/>
    <w:rsid w:val="009C709F"/>
    <w:rsid w:val="009C7839"/>
    <w:rsid w:val="009D043C"/>
    <w:rsid w:val="009D19D9"/>
    <w:rsid w:val="009D1A0C"/>
    <w:rsid w:val="009D1C97"/>
    <w:rsid w:val="009D1E1F"/>
    <w:rsid w:val="009D3399"/>
    <w:rsid w:val="009D3FD9"/>
    <w:rsid w:val="009D50F7"/>
    <w:rsid w:val="009D57D8"/>
    <w:rsid w:val="009D5F7E"/>
    <w:rsid w:val="009D64F2"/>
    <w:rsid w:val="009D76D8"/>
    <w:rsid w:val="009D7E66"/>
    <w:rsid w:val="009E2450"/>
    <w:rsid w:val="009E4706"/>
    <w:rsid w:val="009E5BB7"/>
    <w:rsid w:val="009E6D6C"/>
    <w:rsid w:val="009E7DA5"/>
    <w:rsid w:val="009F0355"/>
    <w:rsid w:val="009F2E5D"/>
    <w:rsid w:val="009F3A30"/>
    <w:rsid w:val="009F3AAA"/>
    <w:rsid w:val="009F4C0F"/>
    <w:rsid w:val="009F593E"/>
    <w:rsid w:val="009F6312"/>
    <w:rsid w:val="009F7D39"/>
    <w:rsid w:val="00A011D1"/>
    <w:rsid w:val="00A03689"/>
    <w:rsid w:val="00A058ED"/>
    <w:rsid w:val="00A071EA"/>
    <w:rsid w:val="00A07EFC"/>
    <w:rsid w:val="00A10E89"/>
    <w:rsid w:val="00A118D8"/>
    <w:rsid w:val="00A1261E"/>
    <w:rsid w:val="00A15C2D"/>
    <w:rsid w:val="00A160C7"/>
    <w:rsid w:val="00A163D9"/>
    <w:rsid w:val="00A1650C"/>
    <w:rsid w:val="00A168FD"/>
    <w:rsid w:val="00A17D77"/>
    <w:rsid w:val="00A20425"/>
    <w:rsid w:val="00A23362"/>
    <w:rsid w:val="00A23592"/>
    <w:rsid w:val="00A236B8"/>
    <w:rsid w:val="00A244F2"/>
    <w:rsid w:val="00A24C51"/>
    <w:rsid w:val="00A257F7"/>
    <w:rsid w:val="00A25987"/>
    <w:rsid w:val="00A25D77"/>
    <w:rsid w:val="00A26D55"/>
    <w:rsid w:val="00A27FE8"/>
    <w:rsid w:val="00A303A8"/>
    <w:rsid w:val="00A30DF1"/>
    <w:rsid w:val="00A318B3"/>
    <w:rsid w:val="00A3585F"/>
    <w:rsid w:val="00A35A1C"/>
    <w:rsid w:val="00A37D29"/>
    <w:rsid w:val="00A406C9"/>
    <w:rsid w:val="00A41385"/>
    <w:rsid w:val="00A41661"/>
    <w:rsid w:val="00A4216E"/>
    <w:rsid w:val="00A42AE7"/>
    <w:rsid w:val="00A43255"/>
    <w:rsid w:val="00A43374"/>
    <w:rsid w:val="00A43AE8"/>
    <w:rsid w:val="00A452DE"/>
    <w:rsid w:val="00A47404"/>
    <w:rsid w:val="00A47757"/>
    <w:rsid w:val="00A47D25"/>
    <w:rsid w:val="00A50DED"/>
    <w:rsid w:val="00A5153B"/>
    <w:rsid w:val="00A52ACF"/>
    <w:rsid w:val="00A5301F"/>
    <w:rsid w:val="00A544E2"/>
    <w:rsid w:val="00A5454F"/>
    <w:rsid w:val="00A56843"/>
    <w:rsid w:val="00A572F5"/>
    <w:rsid w:val="00A5756F"/>
    <w:rsid w:val="00A60958"/>
    <w:rsid w:val="00A61C15"/>
    <w:rsid w:val="00A6214B"/>
    <w:rsid w:val="00A62F3B"/>
    <w:rsid w:val="00A648AC"/>
    <w:rsid w:val="00A64B17"/>
    <w:rsid w:val="00A65CD6"/>
    <w:rsid w:val="00A65F14"/>
    <w:rsid w:val="00A66B22"/>
    <w:rsid w:val="00A67549"/>
    <w:rsid w:val="00A715A0"/>
    <w:rsid w:val="00A71E16"/>
    <w:rsid w:val="00A744DB"/>
    <w:rsid w:val="00A7464E"/>
    <w:rsid w:val="00A77E5D"/>
    <w:rsid w:val="00A80228"/>
    <w:rsid w:val="00A80ACB"/>
    <w:rsid w:val="00A82401"/>
    <w:rsid w:val="00A825B4"/>
    <w:rsid w:val="00A82E49"/>
    <w:rsid w:val="00A83A4B"/>
    <w:rsid w:val="00A8486C"/>
    <w:rsid w:val="00A86B43"/>
    <w:rsid w:val="00A90C7F"/>
    <w:rsid w:val="00A91C1E"/>
    <w:rsid w:val="00A921FD"/>
    <w:rsid w:val="00A92888"/>
    <w:rsid w:val="00A92A92"/>
    <w:rsid w:val="00A92B80"/>
    <w:rsid w:val="00A92C56"/>
    <w:rsid w:val="00A93F97"/>
    <w:rsid w:val="00A9597D"/>
    <w:rsid w:val="00A95AF8"/>
    <w:rsid w:val="00A96447"/>
    <w:rsid w:val="00A968BB"/>
    <w:rsid w:val="00A96FC2"/>
    <w:rsid w:val="00A97E4A"/>
    <w:rsid w:val="00AA0CBA"/>
    <w:rsid w:val="00AA119A"/>
    <w:rsid w:val="00AA3105"/>
    <w:rsid w:val="00AA62FC"/>
    <w:rsid w:val="00AA684F"/>
    <w:rsid w:val="00AA746E"/>
    <w:rsid w:val="00AA7DE2"/>
    <w:rsid w:val="00AB0F99"/>
    <w:rsid w:val="00AB12E4"/>
    <w:rsid w:val="00AB206B"/>
    <w:rsid w:val="00AB30E1"/>
    <w:rsid w:val="00AB433D"/>
    <w:rsid w:val="00AB6A1B"/>
    <w:rsid w:val="00AC33B6"/>
    <w:rsid w:val="00AC3EEB"/>
    <w:rsid w:val="00AC645D"/>
    <w:rsid w:val="00AD0236"/>
    <w:rsid w:val="00AD1AB0"/>
    <w:rsid w:val="00AD2F70"/>
    <w:rsid w:val="00AD393C"/>
    <w:rsid w:val="00AD39BD"/>
    <w:rsid w:val="00AD3F1D"/>
    <w:rsid w:val="00AD5584"/>
    <w:rsid w:val="00AD559D"/>
    <w:rsid w:val="00AD78A4"/>
    <w:rsid w:val="00AE168F"/>
    <w:rsid w:val="00AE2115"/>
    <w:rsid w:val="00AE217E"/>
    <w:rsid w:val="00AE2D30"/>
    <w:rsid w:val="00AE3987"/>
    <w:rsid w:val="00AE6BCE"/>
    <w:rsid w:val="00AE71F1"/>
    <w:rsid w:val="00AE7C63"/>
    <w:rsid w:val="00AE7FA8"/>
    <w:rsid w:val="00AF2F1F"/>
    <w:rsid w:val="00AF39C8"/>
    <w:rsid w:val="00AF3B5E"/>
    <w:rsid w:val="00AF4D3F"/>
    <w:rsid w:val="00AF73D4"/>
    <w:rsid w:val="00B04068"/>
    <w:rsid w:val="00B05C65"/>
    <w:rsid w:val="00B05E93"/>
    <w:rsid w:val="00B067CF"/>
    <w:rsid w:val="00B06E4A"/>
    <w:rsid w:val="00B0738C"/>
    <w:rsid w:val="00B10224"/>
    <w:rsid w:val="00B108D5"/>
    <w:rsid w:val="00B114FD"/>
    <w:rsid w:val="00B11A94"/>
    <w:rsid w:val="00B12459"/>
    <w:rsid w:val="00B12C26"/>
    <w:rsid w:val="00B1343C"/>
    <w:rsid w:val="00B14688"/>
    <w:rsid w:val="00B160AE"/>
    <w:rsid w:val="00B164CA"/>
    <w:rsid w:val="00B238FE"/>
    <w:rsid w:val="00B2587D"/>
    <w:rsid w:val="00B274AF"/>
    <w:rsid w:val="00B31394"/>
    <w:rsid w:val="00B32BA3"/>
    <w:rsid w:val="00B36F29"/>
    <w:rsid w:val="00B37B96"/>
    <w:rsid w:val="00B4058F"/>
    <w:rsid w:val="00B43831"/>
    <w:rsid w:val="00B46075"/>
    <w:rsid w:val="00B460CF"/>
    <w:rsid w:val="00B467B7"/>
    <w:rsid w:val="00B47108"/>
    <w:rsid w:val="00B511FB"/>
    <w:rsid w:val="00B512A0"/>
    <w:rsid w:val="00B54BBD"/>
    <w:rsid w:val="00B55290"/>
    <w:rsid w:val="00B60306"/>
    <w:rsid w:val="00B60F94"/>
    <w:rsid w:val="00B61EA5"/>
    <w:rsid w:val="00B62541"/>
    <w:rsid w:val="00B639A9"/>
    <w:rsid w:val="00B643E7"/>
    <w:rsid w:val="00B70275"/>
    <w:rsid w:val="00B70276"/>
    <w:rsid w:val="00B70AB8"/>
    <w:rsid w:val="00B710DC"/>
    <w:rsid w:val="00B72168"/>
    <w:rsid w:val="00B80D99"/>
    <w:rsid w:val="00B82A6A"/>
    <w:rsid w:val="00B830F5"/>
    <w:rsid w:val="00B85520"/>
    <w:rsid w:val="00B85B98"/>
    <w:rsid w:val="00B90D33"/>
    <w:rsid w:val="00B92A92"/>
    <w:rsid w:val="00B94368"/>
    <w:rsid w:val="00B9491E"/>
    <w:rsid w:val="00B94D08"/>
    <w:rsid w:val="00BA1B21"/>
    <w:rsid w:val="00BA30C2"/>
    <w:rsid w:val="00BA4891"/>
    <w:rsid w:val="00BB0575"/>
    <w:rsid w:val="00BB2818"/>
    <w:rsid w:val="00BB5C56"/>
    <w:rsid w:val="00BB7D70"/>
    <w:rsid w:val="00BC053E"/>
    <w:rsid w:val="00BC2D78"/>
    <w:rsid w:val="00BC6F42"/>
    <w:rsid w:val="00BD206B"/>
    <w:rsid w:val="00BD4D0D"/>
    <w:rsid w:val="00BD5DF1"/>
    <w:rsid w:val="00BD70A5"/>
    <w:rsid w:val="00BD717F"/>
    <w:rsid w:val="00BD7B72"/>
    <w:rsid w:val="00BE167D"/>
    <w:rsid w:val="00BE1A8E"/>
    <w:rsid w:val="00BE4A6B"/>
    <w:rsid w:val="00BE4CD4"/>
    <w:rsid w:val="00BE4E3C"/>
    <w:rsid w:val="00BE5F2D"/>
    <w:rsid w:val="00BE66B3"/>
    <w:rsid w:val="00BE6AF0"/>
    <w:rsid w:val="00BE7078"/>
    <w:rsid w:val="00BE731A"/>
    <w:rsid w:val="00BE74F5"/>
    <w:rsid w:val="00BE7B12"/>
    <w:rsid w:val="00BF1DDA"/>
    <w:rsid w:val="00BF2E26"/>
    <w:rsid w:val="00BF2F0D"/>
    <w:rsid w:val="00BF3690"/>
    <w:rsid w:val="00BF386F"/>
    <w:rsid w:val="00BF45DF"/>
    <w:rsid w:val="00BF5A0A"/>
    <w:rsid w:val="00C02559"/>
    <w:rsid w:val="00C02DF5"/>
    <w:rsid w:val="00C03C7D"/>
    <w:rsid w:val="00C041B9"/>
    <w:rsid w:val="00C10476"/>
    <w:rsid w:val="00C104B4"/>
    <w:rsid w:val="00C1182A"/>
    <w:rsid w:val="00C14228"/>
    <w:rsid w:val="00C166DA"/>
    <w:rsid w:val="00C17CAF"/>
    <w:rsid w:val="00C21A57"/>
    <w:rsid w:val="00C258A5"/>
    <w:rsid w:val="00C2654D"/>
    <w:rsid w:val="00C26C5C"/>
    <w:rsid w:val="00C3554E"/>
    <w:rsid w:val="00C36100"/>
    <w:rsid w:val="00C365FF"/>
    <w:rsid w:val="00C40777"/>
    <w:rsid w:val="00C40D8C"/>
    <w:rsid w:val="00C434DA"/>
    <w:rsid w:val="00C44B60"/>
    <w:rsid w:val="00C45BDC"/>
    <w:rsid w:val="00C47A17"/>
    <w:rsid w:val="00C506D0"/>
    <w:rsid w:val="00C5097A"/>
    <w:rsid w:val="00C53A0F"/>
    <w:rsid w:val="00C60ACB"/>
    <w:rsid w:val="00C617EB"/>
    <w:rsid w:val="00C624F8"/>
    <w:rsid w:val="00C62CEA"/>
    <w:rsid w:val="00C63037"/>
    <w:rsid w:val="00C64A77"/>
    <w:rsid w:val="00C65587"/>
    <w:rsid w:val="00C665B3"/>
    <w:rsid w:val="00C67C0C"/>
    <w:rsid w:val="00C71A08"/>
    <w:rsid w:val="00C72390"/>
    <w:rsid w:val="00C73917"/>
    <w:rsid w:val="00C741C3"/>
    <w:rsid w:val="00C75C59"/>
    <w:rsid w:val="00C772FB"/>
    <w:rsid w:val="00C81309"/>
    <w:rsid w:val="00C82293"/>
    <w:rsid w:val="00C8264B"/>
    <w:rsid w:val="00C82BCD"/>
    <w:rsid w:val="00C82E5F"/>
    <w:rsid w:val="00C82E7E"/>
    <w:rsid w:val="00C83939"/>
    <w:rsid w:val="00C86ABD"/>
    <w:rsid w:val="00C86C46"/>
    <w:rsid w:val="00C905EA"/>
    <w:rsid w:val="00C918F0"/>
    <w:rsid w:val="00C9211F"/>
    <w:rsid w:val="00C937F4"/>
    <w:rsid w:val="00C94B61"/>
    <w:rsid w:val="00C95D7D"/>
    <w:rsid w:val="00C97A7B"/>
    <w:rsid w:val="00C97AAE"/>
    <w:rsid w:val="00C97B87"/>
    <w:rsid w:val="00CA13F5"/>
    <w:rsid w:val="00CA2275"/>
    <w:rsid w:val="00CA2EB0"/>
    <w:rsid w:val="00CA4E96"/>
    <w:rsid w:val="00CA5BD4"/>
    <w:rsid w:val="00CA7953"/>
    <w:rsid w:val="00CB2C1A"/>
    <w:rsid w:val="00CB51E7"/>
    <w:rsid w:val="00CB52A1"/>
    <w:rsid w:val="00CB5393"/>
    <w:rsid w:val="00CB53AA"/>
    <w:rsid w:val="00CC0109"/>
    <w:rsid w:val="00CC092C"/>
    <w:rsid w:val="00CC0A88"/>
    <w:rsid w:val="00CC27DC"/>
    <w:rsid w:val="00CC337B"/>
    <w:rsid w:val="00CC3796"/>
    <w:rsid w:val="00CC4783"/>
    <w:rsid w:val="00CC5E50"/>
    <w:rsid w:val="00CC659F"/>
    <w:rsid w:val="00CD02E9"/>
    <w:rsid w:val="00CD03AA"/>
    <w:rsid w:val="00CD075C"/>
    <w:rsid w:val="00CD5414"/>
    <w:rsid w:val="00CD6616"/>
    <w:rsid w:val="00CD68AB"/>
    <w:rsid w:val="00CD716C"/>
    <w:rsid w:val="00CE0CAD"/>
    <w:rsid w:val="00CE1247"/>
    <w:rsid w:val="00CE1995"/>
    <w:rsid w:val="00CE1FC2"/>
    <w:rsid w:val="00CE2D97"/>
    <w:rsid w:val="00CE42A3"/>
    <w:rsid w:val="00CE47F7"/>
    <w:rsid w:val="00CE4927"/>
    <w:rsid w:val="00CE7ED2"/>
    <w:rsid w:val="00CF008F"/>
    <w:rsid w:val="00CF1C3D"/>
    <w:rsid w:val="00CF1D48"/>
    <w:rsid w:val="00CF1FE8"/>
    <w:rsid w:val="00CF27D4"/>
    <w:rsid w:val="00CF2D1C"/>
    <w:rsid w:val="00CF35E0"/>
    <w:rsid w:val="00CF3D15"/>
    <w:rsid w:val="00CF4F24"/>
    <w:rsid w:val="00CF5861"/>
    <w:rsid w:val="00D01281"/>
    <w:rsid w:val="00D01819"/>
    <w:rsid w:val="00D01C70"/>
    <w:rsid w:val="00D01C9A"/>
    <w:rsid w:val="00D04191"/>
    <w:rsid w:val="00D07036"/>
    <w:rsid w:val="00D0760F"/>
    <w:rsid w:val="00D07BF2"/>
    <w:rsid w:val="00D11E39"/>
    <w:rsid w:val="00D1384E"/>
    <w:rsid w:val="00D13875"/>
    <w:rsid w:val="00D13D5C"/>
    <w:rsid w:val="00D141D5"/>
    <w:rsid w:val="00D154A8"/>
    <w:rsid w:val="00D15716"/>
    <w:rsid w:val="00D2116A"/>
    <w:rsid w:val="00D2166B"/>
    <w:rsid w:val="00D21C31"/>
    <w:rsid w:val="00D23D3A"/>
    <w:rsid w:val="00D30F1D"/>
    <w:rsid w:val="00D317BE"/>
    <w:rsid w:val="00D3214E"/>
    <w:rsid w:val="00D323FE"/>
    <w:rsid w:val="00D33D06"/>
    <w:rsid w:val="00D34060"/>
    <w:rsid w:val="00D34962"/>
    <w:rsid w:val="00D34FB8"/>
    <w:rsid w:val="00D36CEF"/>
    <w:rsid w:val="00D36DBB"/>
    <w:rsid w:val="00D40AF6"/>
    <w:rsid w:val="00D42B52"/>
    <w:rsid w:val="00D43013"/>
    <w:rsid w:val="00D4466C"/>
    <w:rsid w:val="00D44F67"/>
    <w:rsid w:val="00D45CE7"/>
    <w:rsid w:val="00D467FD"/>
    <w:rsid w:val="00D4732C"/>
    <w:rsid w:val="00D47A2A"/>
    <w:rsid w:val="00D5057B"/>
    <w:rsid w:val="00D53B50"/>
    <w:rsid w:val="00D53E9A"/>
    <w:rsid w:val="00D54B53"/>
    <w:rsid w:val="00D55A97"/>
    <w:rsid w:val="00D576DA"/>
    <w:rsid w:val="00D57978"/>
    <w:rsid w:val="00D60A6F"/>
    <w:rsid w:val="00D621F7"/>
    <w:rsid w:val="00D649E2"/>
    <w:rsid w:val="00D64A72"/>
    <w:rsid w:val="00D65632"/>
    <w:rsid w:val="00D67B38"/>
    <w:rsid w:val="00D67E6A"/>
    <w:rsid w:val="00D70BBA"/>
    <w:rsid w:val="00D71E25"/>
    <w:rsid w:val="00D744CC"/>
    <w:rsid w:val="00D745AE"/>
    <w:rsid w:val="00D777D9"/>
    <w:rsid w:val="00D8016A"/>
    <w:rsid w:val="00D8075D"/>
    <w:rsid w:val="00D81C44"/>
    <w:rsid w:val="00D81D5C"/>
    <w:rsid w:val="00D82F8D"/>
    <w:rsid w:val="00D82FE3"/>
    <w:rsid w:val="00D8431E"/>
    <w:rsid w:val="00D84B55"/>
    <w:rsid w:val="00D85637"/>
    <w:rsid w:val="00D85704"/>
    <w:rsid w:val="00D858A6"/>
    <w:rsid w:val="00D8612E"/>
    <w:rsid w:val="00D870EA"/>
    <w:rsid w:val="00D900F9"/>
    <w:rsid w:val="00D903BD"/>
    <w:rsid w:val="00D9097E"/>
    <w:rsid w:val="00D9197D"/>
    <w:rsid w:val="00D9405B"/>
    <w:rsid w:val="00D947D8"/>
    <w:rsid w:val="00D958AC"/>
    <w:rsid w:val="00D97BEA"/>
    <w:rsid w:val="00DA0200"/>
    <w:rsid w:val="00DA03CE"/>
    <w:rsid w:val="00DA042D"/>
    <w:rsid w:val="00DA139D"/>
    <w:rsid w:val="00DA14EF"/>
    <w:rsid w:val="00DA46C5"/>
    <w:rsid w:val="00DA4C2D"/>
    <w:rsid w:val="00DA76F5"/>
    <w:rsid w:val="00DB4706"/>
    <w:rsid w:val="00DB7300"/>
    <w:rsid w:val="00DC04C4"/>
    <w:rsid w:val="00DC0CDA"/>
    <w:rsid w:val="00DC11BD"/>
    <w:rsid w:val="00DC2358"/>
    <w:rsid w:val="00DC3492"/>
    <w:rsid w:val="00DC3CC2"/>
    <w:rsid w:val="00DC4A1D"/>
    <w:rsid w:val="00DC5378"/>
    <w:rsid w:val="00DC5644"/>
    <w:rsid w:val="00DC5C0E"/>
    <w:rsid w:val="00DC63BB"/>
    <w:rsid w:val="00DC7A2E"/>
    <w:rsid w:val="00DD41DA"/>
    <w:rsid w:val="00DD4493"/>
    <w:rsid w:val="00DD4801"/>
    <w:rsid w:val="00DD520F"/>
    <w:rsid w:val="00DD66A8"/>
    <w:rsid w:val="00DD735F"/>
    <w:rsid w:val="00DE0254"/>
    <w:rsid w:val="00DE449A"/>
    <w:rsid w:val="00DE5AA8"/>
    <w:rsid w:val="00DE6AF4"/>
    <w:rsid w:val="00DE6B51"/>
    <w:rsid w:val="00DE7D6E"/>
    <w:rsid w:val="00DF02F1"/>
    <w:rsid w:val="00DF1973"/>
    <w:rsid w:val="00DF3D33"/>
    <w:rsid w:val="00DF3E11"/>
    <w:rsid w:val="00DF402C"/>
    <w:rsid w:val="00DF48E2"/>
    <w:rsid w:val="00DF5D44"/>
    <w:rsid w:val="00DF632A"/>
    <w:rsid w:val="00DF6D8F"/>
    <w:rsid w:val="00DF701C"/>
    <w:rsid w:val="00E0192D"/>
    <w:rsid w:val="00E048A6"/>
    <w:rsid w:val="00E0530A"/>
    <w:rsid w:val="00E05444"/>
    <w:rsid w:val="00E06B0E"/>
    <w:rsid w:val="00E11795"/>
    <w:rsid w:val="00E123B9"/>
    <w:rsid w:val="00E1311D"/>
    <w:rsid w:val="00E165B7"/>
    <w:rsid w:val="00E2032A"/>
    <w:rsid w:val="00E21EBF"/>
    <w:rsid w:val="00E228DF"/>
    <w:rsid w:val="00E229AA"/>
    <w:rsid w:val="00E23191"/>
    <w:rsid w:val="00E25397"/>
    <w:rsid w:val="00E27114"/>
    <w:rsid w:val="00E326DA"/>
    <w:rsid w:val="00E32800"/>
    <w:rsid w:val="00E33474"/>
    <w:rsid w:val="00E33D84"/>
    <w:rsid w:val="00E35515"/>
    <w:rsid w:val="00E35AC4"/>
    <w:rsid w:val="00E367E1"/>
    <w:rsid w:val="00E407E6"/>
    <w:rsid w:val="00E40915"/>
    <w:rsid w:val="00E42DBE"/>
    <w:rsid w:val="00E44274"/>
    <w:rsid w:val="00E4486D"/>
    <w:rsid w:val="00E44A87"/>
    <w:rsid w:val="00E47FB0"/>
    <w:rsid w:val="00E5177C"/>
    <w:rsid w:val="00E53C7E"/>
    <w:rsid w:val="00E5411E"/>
    <w:rsid w:val="00E561B6"/>
    <w:rsid w:val="00E61988"/>
    <w:rsid w:val="00E620AF"/>
    <w:rsid w:val="00E641DF"/>
    <w:rsid w:val="00E64B47"/>
    <w:rsid w:val="00E64BC4"/>
    <w:rsid w:val="00E6615A"/>
    <w:rsid w:val="00E6711D"/>
    <w:rsid w:val="00E70AED"/>
    <w:rsid w:val="00E71161"/>
    <w:rsid w:val="00E73901"/>
    <w:rsid w:val="00E7403D"/>
    <w:rsid w:val="00E74CBE"/>
    <w:rsid w:val="00E75133"/>
    <w:rsid w:val="00E77527"/>
    <w:rsid w:val="00E822D8"/>
    <w:rsid w:val="00E83BCB"/>
    <w:rsid w:val="00E83BD0"/>
    <w:rsid w:val="00E83E4C"/>
    <w:rsid w:val="00E84637"/>
    <w:rsid w:val="00E87983"/>
    <w:rsid w:val="00E90118"/>
    <w:rsid w:val="00E90C40"/>
    <w:rsid w:val="00E92760"/>
    <w:rsid w:val="00E9380A"/>
    <w:rsid w:val="00E94FDA"/>
    <w:rsid w:val="00E9552E"/>
    <w:rsid w:val="00E956EC"/>
    <w:rsid w:val="00E95CF7"/>
    <w:rsid w:val="00E977BB"/>
    <w:rsid w:val="00E97D29"/>
    <w:rsid w:val="00E97E6B"/>
    <w:rsid w:val="00EA0D3B"/>
    <w:rsid w:val="00EA14C1"/>
    <w:rsid w:val="00EA1812"/>
    <w:rsid w:val="00EA25C0"/>
    <w:rsid w:val="00EA3183"/>
    <w:rsid w:val="00EA374C"/>
    <w:rsid w:val="00EA5B88"/>
    <w:rsid w:val="00EA5C8E"/>
    <w:rsid w:val="00EA6B45"/>
    <w:rsid w:val="00EA74BE"/>
    <w:rsid w:val="00EB23F8"/>
    <w:rsid w:val="00EB2696"/>
    <w:rsid w:val="00EB531B"/>
    <w:rsid w:val="00EB5D4F"/>
    <w:rsid w:val="00EC145E"/>
    <w:rsid w:val="00EC24D4"/>
    <w:rsid w:val="00EC29D3"/>
    <w:rsid w:val="00EC3495"/>
    <w:rsid w:val="00EC3BAE"/>
    <w:rsid w:val="00EC4262"/>
    <w:rsid w:val="00EC50F4"/>
    <w:rsid w:val="00EC6107"/>
    <w:rsid w:val="00EC6F9C"/>
    <w:rsid w:val="00EC7700"/>
    <w:rsid w:val="00ED2648"/>
    <w:rsid w:val="00ED27B2"/>
    <w:rsid w:val="00ED40AC"/>
    <w:rsid w:val="00EE0A75"/>
    <w:rsid w:val="00EE0CA8"/>
    <w:rsid w:val="00EE1DE3"/>
    <w:rsid w:val="00EE4093"/>
    <w:rsid w:val="00EE547C"/>
    <w:rsid w:val="00EE7C41"/>
    <w:rsid w:val="00EF024C"/>
    <w:rsid w:val="00EF0DAE"/>
    <w:rsid w:val="00EF5745"/>
    <w:rsid w:val="00EF644B"/>
    <w:rsid w:val="00F00C61"/>
    <w:rsid w:val="00F014F4"/>
    <w:rsid w:val="00F03740"/>
    <w:rsid w:val="00F04D74"/>
    <w:rsid w:val="00F051AD"/>
    <w:rsid w:val="00F06181"/>
    <w:rsid w:val="00F07165"/>
    <w:rsid w:val="00F07AE4"/>
    <w:rsid w:val="00F07DBC"/>
    <w:rsid w:val="00F1162D"/>
    <w:rsid w:val="00F1250C"/>
    <w:rsid w:val="00F12F2B"/>
    <w:rsid w:val="00F1345F"/>
    <w:rsid w:val="00F1370E"/>
    <w:rsid w:val="00F15B80"/>
    <w:rsid w:val="00F17428"/>
    <w:rsid w:val="00F17DB9"/>
    <w:rsid w:val="00F20428"/>
    <w:rsid w:val="00F204C2"/>
    <w:rsid w:val="00F22B9D"/>
    <w:rsid w:val="00F24494"/>
    <w:rsid w:val="00F25CE6"/>
    <w:rsid w:val="00F301D5"/>
    <w:rsid w:val="00F319C7"/>
    <w:rsid w:val="00F322BD"/>
    <w:rsid w:val="00F3439F"/>
    <w:rsid w:val="00F350A7"/>
    <w:rsid w:val="00F35CAB"/>
    <w:rsid w:val="00F35CD8"/>
    <w:rsid w:val="00F42595"/>
    <w:rsid w:val="00F42DB4"/>
    <w:rsid w:val="00F42DCB"/>
    <w:rsid w:val="00F453DD"/>
    <w:rsid w:val="00F509EE"/>
    <w:rsid w:val="00F51BFE"/>
    <w:rsid w:val="00F54F84"/>
    <w:rsid w:val="00F556E0"/>
    <w:rsid w:val="00F56785"/>
    <w:rsid w:val="00F573EA"/>
    <w:rsid w:val="00F5772C"/>
    <w:rsid w:val="00F60352"/>
    <w:rsid w:val="00F612B9"/>
    <w:rsid w:val="00F61468"/>
    <w:rsid w:val="00F61C9B"/>
    <w:rsid w:val="00F651BB"/>
    <w:rsid w:val="00F66040"/>
    <w:rsid w:val="00F661F2"/>
    <w:rsid w:val="00F70BBF"/>
    <w:rsid w:val="00F70E80"/>
    <w:rsid w:val="00F71D7C"/>
    <w:rsid w:val="00F721B0"/>
    <w:rsid w:val="00F724CC"/>
    <w:rsid w:val="00F7367F"/>
    <w:rsid w:val="00F73859"/>
    <w:rsid w:val="00F76101"/>
    <w:rsid w:val="00F83C92"/>
    <w:rsid w:val="00F86BED"/>
    <w:rsid w:val="00F87325"/>
    <w:rsid w:val="00F92FE6"/>
    <w:rsid w:val="00F93E85"/>
    <w:rsid w:val="00F94258"/>
    <w:rsid w:val="00F955A4"/>
    <w:rsid w:val="00F95967"/>
    <w:rsid w:val="00F959F4"/>
    <w:rsid w:val="00FA0629"/>
    <w:rsid w:val="00FA191E"/>
    <w:rsid w:val="00FA25D4"/>
    <w:rsid w:val="00FA37E8"/>
    <w:rsid w:val="00FA4CC3"/>
    <w:rsid w:val="00FA6E83"/>
    <w:rsid w:val="00FB0DED"/>
    <w:rsid w:val="00FB0F8D"/>
    <w:rsid w:val="00FB12AD"/>
    <w:rsid w:val="00FB2109"/>
    <w:rsid w:val="00FB3365"/>
    <w:rsid w:val="00FB347B"/>
    <w:rsid w:val="00FB4C74"/>
    <w:rsid w:val="00FB503D"/>
    <w:rsid w:val="00FB5422"/>
    <w:rsid w:val="00FB5548"/>
    <w:rsid w:val="00FB5B9F"/>
    <w:rsid w:val="00FB625B"/>
    <w:rsid w:val="00FB785D"/>
    <w:rsid w:val="00FC0F46"/>
    <w:rsid w:val="00FC223A"/>
    <w:rsid w:val="00FC3127"/>
    <w:rsid w:val="00FC3E2A"/>
    <w:rsid w:val="00FC54D3"/>
    <w:rsid w:val="00FC7771"/>
    <w:rsid w:val="00FC7E5B"/>
    <w:rsid w:val="00FD0460"/>
    <w:rsid w:val="00FD172E"/>
    <w:rsid w:val="00FD1A8E"/>
    <w:rsid w:val="00FD35B1"/>
    <w:rsid w:val="00FD396A"/>
    <w:rsid w:val="00FD5DE7"/>
    <w:rsid w:val="00FD5F5B"/>
    <w:rsid w:val="00FD6AA2"/>
    <w:rsid w:val="00FE1575"/>
    <w:rsid w:val="00FE23BD"/>
    <w:rsid w:val="00FE2572"/>
    <w:rsid w:val="00FE4113"/>
    <w:rsid w:val="00FE453D"/>
    <w:rsid w:val="00FE4E61"/>
    <w:rsid w:val="00FF19FA"/>
    <w:rsid w:val="00FF2077"/>
    <w:rsid w:val="00FF2C69"/>
    <w:rsid w:val="00FF32E8"/>
    <w:rsid w:val="00FF35FF"/>
    <w:rsid w:val="00FF3DD6"/>
    <w:rsid w:val="00FF6031"/>
    <w:rsid w:val="01AA1C6F"/>
    <w:rsid w:val="0381211B"/>
    <w:rsid w:val="048211D5"/>
    <w:rsid w:val="0499EACF"/>
    <w:rsid w:val="0552F9A4"/>
    <w:rsid w:val="0822CE6A"/>
    <w:rsid w:val="083A8DE0"/>
    <w:rsid w:val="08CA7E4F"/>
    <w:rsid w:val="0A494601"/>
    <w:rsid w:val="0AE3AC90"/>
    <w:rsid w:val="0AEBCF5D"/>
    <w:rsid w:val="0C376512"/>
    <w:rsid w:val="0C6E8A00"/>
    <w:rsid w:val="0CB58E04"/>
    <w:rsid w:val="0CDF66C8"/>
    <w:rsid w:val="0D75E4E2"/>
    <w:rsid w:val="0DCEE8C8"/>
    <w:rsid w:val="0E49D9B3"/>
    <w:rsid w:val="0EA2C121"/>
    <w:rsid w:val="114D0A24"/>
    <w:rsid w:val="12F06931"/>
    <w:rsid w:val="14482055"/>
    <w:rsid w:val="149292BD"/>
    <w:rsid w:val="156F9493"/>
    <w:rsid w:val="15D5C2E9"/>
    <w:rsid w:val="18D9168A"/>
    <w:rsid w:val="19A1ADDD"/>
    <w:rsid w:val="1A1BD9E5"/>
    <w:rsid w:val="1A8D3F91"/>
    <w:rsid w:val="1BFC2C8C"/>
    <w:rsid w:val="1C303E7F"/>
    <w:rsid w:val="1DA72438"/>
    <w:rsid w:val="1E7DC5C9"/>
    <w:rsid w:val="202667F9"/>
    <w:rsid w:val="20A4DF81"/>
    <w:rsid w:val="20AD6F06"/>
    <w:rsid w:val="22BED4F8"/>
    <w:rsid w:val="23239885"/>
    <w:rsid w:val="23DFBC23"/>
    <w:rsid w:val="2409316D"/>
    <w:rsid w:val="24B299F2"/>
    <w:rsid w:val="26CD17A0"/>
    <w:rsid w:val="27870C5D"/>
    <w:rsid w:val="2AB6B3E6"/>
    <w:rsid w:val="2DDCCB19"/>
    <w:rsid w:val="2DE0733A"/>
    <w:rsid w:val="2E79956E"/>
    <w:rsid w:val="2F39519C"/>
    <w:rsid w:val="30E83EEC"/>
    <w:rsid w:val="310BFF13"/>
    <w:rsid w:val="32C5D9E5"/>
    <w:rsid w:val="34CBDD9F"/>
    <w:rsid w:val="37450BF0"/>
    <w:rsid w:val="37911357"/>
    <w:rsid w:val="3796BA28"/>
    <w:rsid w:val="37E107B9"/>
    <w:rsid w:val="390AD9A0"/>
    <w:rsid w:val="3BB5E73E"/>
    <w:rsid w:val="3BF34F11"/>
    <w:rsid w:val="3CC83BC1"/>
    <w:rsid w:val="3D804D75"/>
    <w:rsid w:val="3F39F746"/>
    <w:rsid w:val="416E04A1"/>
    <w:rsid w:val="42AA55F8"/>
    <w:rsid w:val="44CB48FB"/>
    <w:rsid w:val="45D070DA"/>
    <w:rsid w:val="4637294A"/>
    <w:rsid w:val="4671BFF7"/>
    <w:rsid w:val="469C4AF4"/>
    <w:rsid w:val="4763CAE4"/>
    <w:rsid w:val="4B35B901"/>
    <w:rsid w:val="4BBC454D"/>
    <w:rsid w:val="4BF8ABAC"/>
    <w:rsid w:val="4C7A9F5B"/>
    <w:rsid w:val="4CAAA518"/>
    <w:rsid w:val="4D03E5FC"/>
    <w:rsid w:val="4D9C63F1"/>
    <w:rsid w:val="4E1E03A0"/>
    <w:rsid w:val="51A85B09"/>
    <w:rsid w:val="5530419D"/>
    <w:rsid w:val="556E000E"/>
    <w:rsid w:val="57CE1945"/>
    <w:rsid w:val="5963B365"/>
    <w:rsid w:val="5B0DDCA5"/>
    <w:rsid w:val="5C50C168"/>
    <w:rsid w:val="5D43A3F0"/>
    <w:rsid w:val="5E796B41"/>
    <w:rsid w:val="5F169539"/>
    <w:rsid w:val="60027697"/>
    <w:rsid w:val="60872B9E"/>
    <w:rsid w:val="613AC0EA"/>
    <w:rsid w:val="6364DAC6"/>
    <w:rsid w:val="639A6774"/>
    <w:rsid w:val="640B5F2F"/>
    <w:rsid w:val="64DF5533"/>
    <w:rsid w:val="653A06D8"/>
    <w:rsid w:val="65D8EE61"/>
    <w:rsid w:val="67ADB5CB"/>
    <w:rsid w:val="6859A373"/>
    <w:rsid w:val="68D97115"/>
    <w:rsid w:val="693C29FA"/>
    <w:rsid w:val="6A610E64"/>
    <w:rsid w:val="6B108800"/>
    <w:rsid w:val="6BDFAF3B"/>
    <w:rsid w:val="6CE8111A"/>
    <w:rsid w:val="6D1BB70F"/>
    <w:rsid w:val="6D2744C7"/>
    <w:rsid w:val="6F160F5C"/>
    <w:rsid w:val="70997E3A"/>
    <w:rsid w:val="70DF8BAB"/>
    <w:rsid w:val="72339801"/>
    <w:rsid w:val="72404EE6"/>
    <w:rsid w:val="725DF456"/>
    <w:rsid w:val="73052A89"/>
    <w:rsid w:val="7337D1B4"/>
    <w:rsid w:val="744A06C6"/>
    <w:rsid w:val="787CD2C9"/>
    <w:rsid w:val="7889DFC3"/>
    <w:rsid w:val="7916410C"/>
    <w:rsid w:val="79A2573B"/>
    <w:rsid w:val="7AF9D9F5"/>
    <w:rsid w:val="7B607C4D"/>
    <w:rsid w:val="7C7FC05F"/>
    <w:rsid w:val="7C82533A"/>
    <w:rsid w:val="7FB605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DB5BA4F"/>
  <w15:docId w15:val="{8BF8E88D-2337-48F7-88F4-677FBAC359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458E7"/>
    <w:rPr>
      <w:rFonts w:ascii="Calibri" w:eastAsia="Times New Roman" w:hAnsi="Calibri" w:cs="Times New Roman"/>
      <w:lang w:val="es-EC" w:eastAsia="es-EC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AD2F70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AD2F7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D2F70"/>
    <w:rPr>
      <w:rFonts w:ascii="Calibri" w:eastAsia="Times New Roman" w:hAnsi="Calibri" w:cs="Times New Roman"/>
      <w:lang w:val="es-EC" w:eastAsia="es-EC"/>
    </w:rPr>
  </w:style>
  <w:style w:type="paragraph" w:styleId="Piedepgina">
    <w:name w:val="footer"/>
    <w:basedOn w:val="Normal"/>
    <w:link w:val="PiedepginaCar"/>
    <w:uiPriority w:val="99"/>
    <w:unhideWhenUsed/>
    <w:rsid w:val="00AD2F7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D2F70"/>
    <w:rPr>
      <w:rFonts w:ascii="Calibri" w:eastAsia="Times New Roman" w:hAnsi="Calibri" w:cs="Times New Roman"/>
      <w:lang w:val="es-EC" w:eastAsia="es-EC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FB554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B5548"/>
    <w:rPr>
      <w:rFonts w:ascii="Segoe UI" w:eastAsia="Times New Roman" w:hAnsi="Segoe UI" w:cs="Segoe UI"/>
      <w:sz w:val="18"/>
      <w:szCs w:val="18"/>
      <w:lang w:val="es-EC" w:eastAsia="es-EC"/>
    </w:rPr>
  </w:style>
  <w:style w:type="table" w:styleId="Tablaconcuadrcula">
    <w:name w:val="Table Grid"/>
    <w:basedOn w:val="Tablanormal"/>
    <w:uiPriority w:val="59"/>
    <w:rsid w:val="004F4A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Textodelmarcadordeposicin">
    <w:name w:val="Placeholder Text"/>
    <w:basedOn w:val="Fuentedeprrafopredeter"/>
    <w:uiPriority w:val="99"/>
    <w:semiHidden/>
    <w:rsid w:val="00E33D84"/>
    <w:rPr>
      <w:color w:val="666666"/>
    </w:rPr>
  </w:style>
  <w:style w:type="paragraph" w:styleId="Descripcin">
    <w:name w:val="caption"/>
    <w:basedOn w:val="Normal"/>
    <w:next w:val="Normal"/>
    <w:uiPriority w:val="35"/>
    <w:unhideWhenUsed/>
    <w:qFormat/>
    <w:rsid w:val="00770018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styleId="Hipervnculo">
    <w:name w:val="Hyperlink"/>
    <w:basedOn w:val="Fuentedeprrafopredeter"/>
    <w:uiPriority w:val="99"/>
    <w:unhideWhenUsed/>
    <w:rsid w:val="007B6137"/>
    <w:rPr>
      <w:color w:val="0000FF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7B6137"/>
    <w:rPr>
      <w:color w:val="605E5C"/>
      <w:shd w:val="clear" w:color="auto" w:fill="E1DFDD"/>
    </w:rPr>
  </w:style>
  <w:style w:type="paragraph" w:styleId="Bibliografa">
    <w:name w:val="Bibliography"/>
    <w:basedOn w:val="Normal"/>
    <w:next w:val="Normal"/>
    <w:uiPriority w:val="37"/>
    <w:unhideWhenUsed/>
    <w:rsid w:val="00B32BA3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semiHidden/>
    <w:unhideWhenUsed/>
    <w:rsid w:val="00D33D06"/>
    <w:rPr>
      <w:rFonts w:ascii="Times New Roman" w:hAnsi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7070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1014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23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487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0906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08973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259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5894537">
                  <w:marLeft w:val="36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5296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66225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76109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61965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4374064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326071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79673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073909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326637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888363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3767468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915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62804845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664480108">
                                              <w:marLeft w:val="-15"/>
                                              <w:marRight w:val="-15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832796314">
                                              <w:marLeft w:val="-15"/>
                                              <w:marRight w:val="-15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4631590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556939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168698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98446000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76500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2155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1291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7852061">
                          <w:marLeft w:val="480"/>
                          <w:marRight w:val="0"/>
                          <w:marTop w:val="0"/>
                          <w:marBottom w:val="0"/>
                          <w:divBdr>
                            <w:top w:val="single" w:sz="6" w:space="0" w:color="303030"/>
                            <w:left w:val="single" w:sz="6" w:space="12" w:color="303030"/>
                            <w:bottom w:val="single" w:sz="6" w:space="0" w:color="303030"/>
                            <w:right w:val="none" w:sz="0" w:space="3" w:color="303030"/>
                          </w:divBdr>
                        </w:div>
                      </w:divsChild>
                    </w:div>
                    <w:div w:id="11697122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32975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47116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5079109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7338886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84012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6640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69365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73103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4947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53826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41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4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43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566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812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5697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1899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5187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274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3216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298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66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62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433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010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5782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0065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850338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03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7942036">
                  <w:marLeft w:val="36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1289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7136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58805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97276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8040835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04061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6329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999273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5571882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9000481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7861677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915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957642702">
                                              <w:marLeft w:val="-15"/>
                                              <w:marRight w:val="-15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222718880">
                                              <w:marLeft w:val="-15"/>
                                              <w:marRight w:val="-15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2322348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3661614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942246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10311574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44299046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377360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7738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16896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234551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211447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6170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46766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97261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44803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0165366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568421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989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911979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2040936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4010039">
                          <w:marLeft w:val="480"/>
                          <w:marRight w:val="0"/>
                          <w:marTop w:val="0"/>
                          <w:marBottom w:val="0"/>
                          <w:divBdr>
                            <w:top w:val="single" w:sz="6" w:space="0" w:color="303030"/>
                            <w:left w:val="single" w:sz="6" w:space="12" w:color="303030"/>
                            <w:bottom w:val="single" w:sz="6" w:space="0" w:color="303030"/>
                            <w:right w:val="none" w:sz="0" w:space="3" w:color="303030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2197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66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112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9641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582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859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500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874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660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308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258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302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9591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8960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" Type="http://schemas.openxmlformats.org/officeDocument/2006/relationships/customXml" Target="../customXml/item3.xml"/><Relationship Id="rId21" Type="http://schemas.openxmlformats.org/officeDocument/2006/relationships/image" Target="media/image11.png"/><Relationship Id="rId34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32" Type="http://schemas.openxmlformats.org/officeDocument/2006/relationships/hyperlink" Target="https://ubuntu.com/server/docs/service-openssh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glossaryDocument" Target="glossary/document.xml"/><Relationship Id="rId8" Type="http://schemas.openxmlformats.org/officeDocument/2006/relationships/webSettings" Target="webSettings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23.png"/><Relationship Id="rId2" Type="http://schemas.microsoft.com/office/2007/relationships/hdphoto" Target="media/hdphoto1.wdp"/><Relationship Id="rId1" Type="http://schemas.openxmlformats.org/officeDocument/2006/relationships/image" Target="media/image22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2042868CBF884E5C919A0D0BEB98877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C6327B-E42C-4815-A5DA-6E52C9BF821D}"/>
      </w:docPartPr>
      <w:docPartBody>
        <w:p w:rsidR="00A118D8" w:rsidRDefault="00A118D8" w:rsidP="00A118D8">
          <w:pPr>
            <w:pStyle w:val="2042868CBF884E5C919A0D0BEB98877F"/>
          </w:pPr>
          <w:r w:rsidRPr="00274E83">
            <w:rPr>
              <w:rStyle w:val="Textodelmarcadordeposicin"/>
            </w:rPr>
            <w:t>Elige un elemento.</w:t>
          </w:r>
        </w:p>
      </w:docPartBody>
    </w:docPart>
    <w:docPart>
      <w:docPartPr>
        <w:name w:val="D17D6517A6074BF4BE90F99BAD0A954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355852-0634-4972-A60D-5E404702E83A}"/>
      </w:docPartPr>
      <w:docPartBody>
        <w:p w:rsidR="00A118D8" w:rsidRDefault="00A118D8" w:rsidP="00A118D8">
          <w:pPr>
            <w:pStyle w:val="D17D6517A6074BF4BE90F99BAD0A954B"/>
          </w:pPr>
          <w:r w:rsidRPr="00274E83">
            <w:rPr>
              <w:rStyle w:val="Textodelmarcadordeposicin"/>
            </w:rPr>
            <w:t>Elige un elemen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18D8"/>
    <w:rsid w:val="0006107C"/>
    <w:rsid w:val="000F44C4"/>
    <w:rsid w:val="001433B6"/>
    <w:rsid w:val="00196B53"/>
    <w:rsid w:val="001C29C4"/>
    <w:rsid w:val="001E0F19"/>
    <w:rsid w:val="001F7822"/>
    <w:rsid w:val="00203133"/>
    <w:rsid w:val="0026292A"/>
    <w:rsid w:val="002D6EB2"/>
    <w:rsid w:val="002F128C"/>
    <w:rsid w:val="0030062C"/>
    <w:rsid w:val="003175C9"/>
    <w:rsid w:val="00326E35"/>
    <w:rsid w:val="00374FCC"/>
    <w:rsid w:val="00390F71"/>
    <w:rsid w:val="003913AC"/>
    <w:rsid w:val="00396AA2"/>
    <w:rsid w:val="00400058"/>
    <w:rsid w:val="00414FED"/>
    <w:rsid w:val="004278A9"/>
    <w:rsid w:val="00432E6E"/>
    <w:rsid w:val="00437CEC"/>
    <w:rsid w:val="00480C39"/>
    <w:rsid w:val="004A1036"/>
    <w:rsid w:val="004D0F69"/>
    <w:rsid w:val="004F13FC"/>
    <w:rsid w:val="0051321C"/>
    <w:rsid w:val="00552212"/>
    <w:rsid w:val="005C55AA"/>
    <w:rsid w:val="005D3595"/>
    <w:rsid w:val="005D3847"/>
    <w:rsid w:val="005F38AC"/>
    <w:rsid w:val="005F5A09"/>
    <w:rsid w:val="006137D1"/>
    <w:rsid w:val="00616811"/>
    <w:rsid w:val="006A1796"/>
    <w:rsid w:val="006B25EF"/>
    <w:rsid w:val="006D4E7B"/>
    <w:rsid w:val="00705DD5"/>
    <w:rsid w:val="00710CCF"/>
    <w:rsid w:val="007437C6"/>
    <w:rsid w:val="00782508"/>
    <w:rsid w:val="00794375"/>
    <w:rsid w:val="007956F0"/>
    <w:rsid w:val="007A07CD"/>
    <w:rsid w:val="0084789E"/>
    <w:rsid w:val="009564A9"/>
    <w:rsid w:val="009C3748"/>
    <w:rsid w:val="009C7EEE"/>
    <w:rsid w:val="009E273C"/>
    <w:rsid w:val="00A03689"/>
    <w:rsid w:val="00A04D16"/>
    <w:rsid w:val="00A118D8"/>
    <w:rsid w:val="00A36C99"/>
    <w:rsid w:val="00A464A9"/>
    <w:rsid w:val="00B0738C"/>
    <w:rsid w:val="00B8754C"/>
    <w:rsid w:val="00BE731A"/>
    <w:rsid w:val="00C64A77"/>
    <w:rsid w:val="00C7649A"/>
    <w:rsid w:val="00C82043"/>
    <w:rsid w:val="00C90BF2"/>
    <w:rsid w:val="00CA7AC2"/>
    <w:rsid w:val="00CF53A2"/>
    <w:rsid w:val="00D141D5"/>
    <w:rsid w:val="00D54B53"/>
    <w:rsid w:val="00D745AE"/>
    <w:rsid w:val="00DA042D"/>
    <w:rsid w:val="00DA6FC1"/>
    <w:rsid w:val="00DC2358"/>
    <w:rsid w:val="00DF701C"/>
    <w:rsid w:val="00E73901"/>
    <w:rsid w:val="00E822D8"/>
    <w:rsid w:val="00E8713E"/>
    <w:rsid w:val="00EE547C"/>
    <w:rsid w:val="00F721B0"/>
    <w:rsid w:val="00FC1A6C"/>
    <w:rsid w:val="00FF5C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s-EC" w:eastAsia="es-EC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6B25EF"/>
    <w:rPr>
      <w:color w:val="666666"/>
    </w:rPr>
  </w:style>
  <w:style w:type="paragraph" w:customStyle="1" w:styleId="2042868CBF884E5C919A0D0BEB98877F">
    <w:name w:val="2042868CBF884E5C919A0D0BEB98877F"/>
    <w:rsid w:val="00A118D8"/>
  </w:style>
  <w:style w:type="paragraph" w:customStyle="1" w:styleId="D17D6517A6074BF4BE90F99BAD0A954B">
    <w:name w:val="D17D6517A6074BF4BE90F99BAD0A954B"/>
    <w:rsid w:val="00A118D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929805cc-349a-4cb0-95bb-fe1922d9d72f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496EE85A2379142A88F6460032322A5" ma:contentTypeVersion="5" ma:contentTypeDescription="Crear nuevo documento." ma:contentTypeScope="" ma:versionID="b9a1fb9b1576a7c5138654f1016f8c90">
  <xsd:schema xmlns:xsd="http://www.w3.org/2001/XMLSchema" xmlns:xs="http://www.w3.org/2001/XMLSchema" xmlns:p="http://schemas.microsoft.com/office/2006/metadata/properties" xmlns:ns3="929805cc-349a-4cb0-95bb-fe1922d9d72f" targetNamespace="http://schemas.microsoft.com/office/2006/metadata/properties" ma:root="true" ma:fieldsID="c5f3b43ed46156af538dba199294595c" ns3:_="">
    <xsd:import namespace="929805cc-349a-4cb0-95bb-fe1922d9d72f"/>
    <xsd:element name="properties">
      <xsd:complexType>
        <xsd:sequence>
          <xsd:element name="documentManagement">
            <xsd:complexType>
              <xsd:all>
                <xsd:element ref="ns3:MediaServiceDateTaken" minOccurs="0"/>
                <xsd:element ref="ns3:_activity" minOccurs="0"/>
                <xsd:element ref="ns3:MediaServiceMetadata" minOccurs="0"/>
                <xsd:element ref="ns3:MediaServiceFastMetadata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29805cc-349a-4cb0-95bb-fe1922d9d72f" elementFormDefault="qualified">
    <xsd:import namespace="http://schemas.microsoft.com/office/2006/documentManagement/types"/>
    <xsd:import namespace="http://schemas.microsoft.com/office/infopath/2007/PartnerControls"/>
    <xsd:element name="MediaServiceDateTaken" ma:index="8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_activity" ma:index="9" nillable="true" ma:displayName="_activity" ma:hidden="true" ma:internalName="_activity">
      <xsd:simpleType>
        <xsd:restriction base="dms:Note"/>
      </xsd:simpleType>
    </xsd:element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E98F37DA-6013-4082-BC8D-8D6971E903FA}">
  <ds:schemaRefs>
    <ds:schemaRef ds:uri="http://schemas.microsoft.com/office/2006/metadata/properties"/>
    <ds:schemaRef ds:uri="http://schemas.microsoft.com/office/infopath/2007/PartnerControls"/>
    <ds:schemaRef ds:uri="929805cc-349a-4cb0-95bb-fe1922d9d72f"/>
  </ds:schemaRefs>
</ds:datastoreItem>
</file>

<file path=customXml/itemProps2.xml><?xml version="1.0" encoding="utf-8"?>
<ds:datastoreItem xmlns:ds="http://schemas.openxmlformats.org/officeDocument/2006/customXml" ds:itemID="{CC3DAF9A-FF3B-43AD-BAF3-29509410A0B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29805cc-349a-4cb0-95bb-fe1922d9d72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02B8848-05AC-4586-A706-BE83B5FE2126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9CE9A40F-9759-445A-A4FD-BAC32FD2ECFB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465</Words>
  <Characters>8061</Characters>
  <Application>Microsoft Office Word</Application>
  <DocSecurity>0</DocSecurity>
  <Lines>67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a</Company>
  <LinksUpToDate>false</LinksUpToDate>
  <CharactersWithSpaces>9507</CharactersWithSpaces>
  <SharedDoc>false</SharedDoc>
  <HLinks>
    <vt:vector size="12" baseType="variant">
      <vt:variant>
        <vt:i4>6946920</vt:i4>
      </vt:variant>
      <vt:variant>
        <vt:i4>3</vt:i4>
      </vt:variant>
      <vt:variant>
        <vt:i4>0</vt:i4>
      </vt:variant>
      <vt:variant>
        <vt:i4>5</vt:i4>
      </vt:variant>
      <vt:variant>
        <vt:lpwstr>https://learn.microsoft.com/es-es/azure-data-studio/download-azure-data-studio?tabs=win-install%2Cwin-user-install%2Credhat-install%2Cwindows-uninstall%2Credhat-uninstall</vt:lpwstr>
      </vt:variant>
      <vt:variant>
        <vt:lpwstr/>
      </vt:variant>
      <vt:variant>
        <vt:i4>5046280</vt:i4>
      </vt:variant>
      <vt:variant>
        <vt:i4>0</vt:i4>
      </vt:variant>
      <vt:variant>
        <vt:i4>0</vt:i4>
      </vt:variant>
      <vt:variant>
        <vt:i4>5</vt:i4>
      </vt:variant>
      <vt:variant>
        <vt:lpwstr>https://packages.microsoft.com/config/ubuntu/22.04/prod.list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jij</dc:creator>
  <cp:keywords/>
  <dc:description/>
  <cp:lastModifiedBy>Analuiza Castillo Jimmy Sebastian</cp:lastModifiedBy>
  <cp:revision>4</cp:revision>
  <cp:lastPrinted>2025-09-29T17:51:00Z</cp:lastPrinted>
  <dcterms:created xsi:type="dcterms:W3CDTF">2025-09-29T17:51:00Z</dcterms:created>
  <dcterms:modified xsi:type="dcterms:W3CDTF">2025-09-29T17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6"&gt;&lt;session id="bXaf5tIr"/&gt;&lt;style id="http://www.zotero.org/styles/ieee" locale="es-MX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  <property fmtid="{D5CDD505-2E9C-101B-9397-08002B2CF9AE}" pid="4" name="ContentTypeId">
    <vt:lpwstr>0x010100F496EE85A2379142A88F6460032322A5</vt:lpwstr>
  </property>
</Properties>
</file>